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11A8F560" w:rsidR="00E40068" w:rsidRDefault="002D3ED5" w:rsidP="00D4221C">
      <w:pPr>
        <w:pStyle w:val="Title"/>
        <w:rPr>
          <w:lang w:val="en-US"/>
        </w:rPr>
      </w:pPr>
      <w:r>
        <w:rPr>
          <w:lang w:val="en-US"/>
        </w:rPr>
        <w:t>Saccharin</w:t>
      </w:r>
    </w:p>
    <w:p w14:paraId="0622A8AA" w14:textId="4C26811A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2D3ED5">
        <w:rPr>
          <w:lang w:val="en-US"/>
        </w:rPr>
        <w:t>11 January 202</w:t>
      </w:r>
      <w:r w:rsidR="00317889">
        <w:rPr>
          <w:lang w:val="en-US"/>
        </w:rPr>
        <w:t>4</w:t>
      </w:r>
      <w:r>
        <w:rPr>
          <w:lang w:val="en-US"/>
        </w:rPr>
        <w:t>)</w:t>
      </w:r>
    </w:p>
    <w:p w14:paraId="36C236EE" w14:textId="3EF59F52" w:rsidR="00D4221C" w:rsidRDefault="00EE37BC" w:rsidP="00D4221C">
      <w:pPr>
        <w:rPr>
          <w:lang w:val="en-US"/>
        </w:rPr>
      </w:pPr>
      <w:r>
        <w:object w:dxaOrig="1530" w:dyaOrig="1635" w14:anchorId="7DBF5D9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6.5pt;height:81.75pt" o:ole="">
            <v:imagedata r:id="rId6" o:title=""/>
          </v:shape>
          <o:OLEObject Type="Embed" ProgID="ACD.ChemSketch.20" ShapeID="_x0000_i1025" DrawAspect="Content" ObjectID="_1803726733" r:id="rId7"/>
        </w:object>
      </w:r>
    </w:p>
    <w:p w14:paraId="5B1AA517" w14:textId="3B4B53CC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E87A5F">
        <w:t>Saccharin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5000" w:type="pct"/>
        <w:tblBorders>
          <w:top w:val="single" w:sz="24" w:space="0" w:color="auto"/>
          <w:left w:val="single" w:sz="24" w:space="0" w:color="auto"/>
          <w:bottom w:val="single" w:sz="24" w:space="0" w:color="auto"/>
          <w:right w:val="single" w:sz="2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33"/>
        <w:gridCol w:w="8373"/>
      </w:tblGrid>
      <w:tr w:rsidR="00D76C73" w:rsidRPr="00D76C73" w14:paraId="5ABE7419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23E2F1DE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5465A6D7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CHRN</w:t>
            </w:r>
          </w:p>
        </w:tc>
      </w:tr>
      <w:tr w:rsidR="00D76C73" w:rsidRPr="00D76C73" w14:paraId="3A8071DF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5778D5CC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51AED078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7 H5 N1 O3 S1</w:t>
            </w:r>
          </w:p>
        </w:tc>
      </w:tr>
      <w:tr w:rsidR="00D76C73" w:rsidRPr="00D76C73" w14:paraId="3BE6F081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6C9D4F87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6A00CDE0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accharine</w:t>
            </w:r>
          </w:p>
        </w:tc>
      </w:tr>
      <w:tr w:rsidR="00D76C73" w:rsidRPr="00D76C73" w14:paraId="2E3309EE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25A54E72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51BF2D20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,2-Benzothiazol-3(2H)-one 1,1-dioxide</w:t>
            </w:r>
          </w:p>
        </w:tc>
      </w:tr>
      <w:tr w:rsidR="00D76C73" w:rsidRPr="00D76C73" w14:paraId="5CAA1B19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7710B91D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579A7C94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-Sulfobenzoimide</w:t>
            </w:r>
          </w:p>
        </w:tc>
      </w:tr>
      <w:tr w:rsidR="00D76C73" w:rsidRPr="00D76C73" w14:paraId="3B6109E8" w14:textId="77777777" w:rsidTr="00D76C73">
        <w:trPr>
          <w:trHeight w:val="255"/>
        </w:trPr>
        <w:tc>
          <w:tcPr>
            <w:tcW w:w="976" w:type="pct"/>
            <w:tcBorders>
              <w:bottom w:val="single" w:sz="24" w:space="0" w:color="auto"/>
            </w:tcBorders>
            <w:shd w:val="clear" w:color="auto" w:fill="auto"/>
            <w:noWrap/>
            <w:hideMark/>
          </w:tcPr>
          <w:p w14:paraId="04DE660D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SD Refcodes</w:t>
            </w:r>
          </w:p>
        </w:tc>
        <w:tc>
          <w:tcPr>
            <w:tcW w:w="4024" w:type="pct"/>
            <w:tcBorders>
              <w:bottom w:val="single" w:sz="24" w:space="0" w:color="auto"/>
            </w:tcBorders>
            <w:shd w:val="clear" w:color="auto" w:fill="auto"/>
            <w:noWrap/>
            <w:hideMark/>
          </w:tcPr>
          <w:p w14:paraId="62FDBDA3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CHRN02</w:t>
            </w:r>
          </w:p>
        </w:tc>
      </w:tr>
      <w:tr w:rsidR="00D76C73" w:rsidRPr="00D76C73" w14:paraId="7992CEE6" w14:textId="77777777" w:rsidTr="00D76C73">
        <w:trPr>
          <w:trHeight w:val="255"/>
        </w:trPr>
        <w:tc>
          <w:tcPr>
            <w:tcW w:w="976" w:type="pct"/>
            <w:tcBorders>
              <w:top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2902A6E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4024" w:type="pct"/>
            <w:tcBorders>
              <w:top w:val="single" w:sz="2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4FB8A4B0" w14:textId="56DDEB46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D76C73" w:rsidRPr="00D76C73" w14:paraId="074F4B67" w14:textId="77777777" w:rsidTr="00D76C73">
        <w:trPr>
          <w:trHeight w:val="255"/>
        </w:trPr>
        <w:tc>
          <w:tcPr>
            <w:tcW w:w="97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0183B07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40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C9D3D8F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erina Corpinot (Rui Guo/Louise Price)</w:t>
            </w:r>
          </w:p>
        </w:tc>
      </w:tr>
      <w:tr w:rsidR="00D76C73" w:rsidRPr="00D76C73" w14:paraId="0B95EA5E" w14:textId="77777777" w:rsidTr="00D76C73">
        <w:trPr>
          <w:trHeight w:val="255"/>
        </w:trPr>
        <w:tc>
          <w:tcPr>
            <w:tcW w:w="97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80C6798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402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EEED608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5</w:t>
            </w:r>
          </w:p>
        </w:tc>
      </w:tr>
      <w:tr w:rsidR="00D76C73" w:rsidRPr="00D76C73" w14:paraId="15B89EE7" w14:textId="77777777" w:rsidTr="00D76C73">
        <w:trPr>
          <w:trHeight w:val="255"/>
        </w:trPr>
        <w:tc>
          <w:tcPr>
            <w:tcW w:w="976" w:type="pct"/>
            <w:tcBorders>
              <w:top w:val="single" w:sz="4" w:space="0" w:color="auto"/>
              <w:bottom w:val="single" w:sz="24" w:space="0" w:color="auto"/>
            </w:tcBorders>
            <w:shd w:val="clear" w:color="auto" w:fill="auto"/>
            <w:noWrap/>
            <w:hideMark/>
          </w:tcPr>
          <w:p w14:paraId="114CDC7C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4024" w:type="pct"/>
            <w:tcBorders>
              <w:top w:val="single" w:sz="4" w:space="0" w:color="auto"/>
              <w:bottom w:val="single" w:sz="24" w:space="0" w:color="auto"/>
            </w:tcBorders>
            <w:shd w:val="clear" w:color="auto" w:fill="auto"/>
            <w:noWrap/>
            <w:hideMark/>
          </w:tcPr>
          <w:p w14:paraId="4CB34DB3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orpinot M, Guo R, Tocher DA, Buanz A, Gaisford S, Price SL, Bucar DK, 2017, Cryst. Growth Des. 17, 827-833. </w:t>
            </w:r>
          </w:p>
        </w:tc>
      </w:tr>
      <w:tr w:rsidR="00D76C73" w:rsidRPr="00D76C73" w14:paraId="2F718C4E" w14:textId="77777777" w:rsidTr="00D76C73">
        <w:trPr>
          <w:trHeight w:val="255"/>
        </w:trPr>
        <w:tc>
          <w:tcPr>
            <w:tcW w:w="976" w:type="pct"/>
            <w:tcBorders>
              <w:top w:val="single" w:sz="24" w:space="0" w:color="auto"/>
            </w:tcBorders>
            <w:shd w:val="clear" w:color="auto" w:fill="auto"/>
            <w:noWrap/>
            <w:hideMark/>
          </w:tcPr>
          <w:p w14:paraId="3921CDA0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4024" w:type="pct"/>
            <w:tcBorders>
              <w:top w:val="single" w:sz="24" w:space="0" w:color="auto"/>
            </w:tcBorders>
            <w:shd w:val="clear" w:color="auto" w:fill="auto"/>
            <w:noWrap/>
            <w:hideMark/>
          </w:tcPr>
          <w:p w14:paraId="60DA3D61" w14:textId="4D5A1725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D76C73" w:rsidRPr="00D76C73" w14:paraId="67358899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32204C8D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1C258A40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D76C73" w:rsidRPr="00D76C73" w14:paraId="375C36AA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0BC63D23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4F241C3D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lpak, DMACRYS (2.0.8b)</w:t>
            </w:r>
          </w:p>
        </w:tc>
      </w:tr>
      <w:tr w:rsidR="00D76C73" w:rsidRPr="00D76C73" w14:paraId="372AFFDE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67A9DDD0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7AAF6E65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Saccharin</w:t>
            </w:r>
          </w:p>
        </w:tc>
      </w:tr>
      <w:tr w:rsidR="00D76C73" w:rsidRPr="00D76C73" w14:paraId="76EC663D" w14:textId="77777777" w:rsidTr="00D76C73">
        <w:trPr>
          <w:trHeight w:val="255"/>
        </w:trPr>
        <w:tc>
          <w:tcPr>
            <w:tcW w:w="976" w:type="pct"/>
            <w:shd w:val="clear" w:color="auto" w:fill="auto"/>
            <w:noWrap/>
            <w:hideMark/>
          </w:tcPr>
          <w:p w14:paraId="07A6C623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4024" w:type="pct"/>
            <w:shd w:val="clear" w:color="auto" w:fill="auto"/>
            <w:noWrap/>
            <w:hideMark/>
          </w:tcPr>
          <w:p w14:paraId="240BE211" w14:textId="77777777" w:rsidR="00D76C73" w:rsidRPr="00D76C73" w:rsidRDefault="00D76C73" w:rsidP="00D76C7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D76C73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PBE1PBE/6-31G(d,p)) + FIT + Scheraga's SO2 parameters</w:t>
            </w:r>
          </w:p>
        </w:tc>
      </w:tr>
    </w:tbl>
    <w:p w14:paraId="2D64244B" w14:textId="765778B0" w:rsidR="00D4221C" w:rsidRPr="00696925" w:rsidRDefault="00D4221C" w:rsidP="00D4221C"/>
    <w:p w14:paraId="14BDEF9A" w14:textId="6946C5C5" w:rsidR="005A2716" w:rsidRDefault="00696925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036B2005" wp14:editId="65B44950">
            <wp:extent cx="5924550" cy="4304109"/>
            <wp:effectExtent l="0" t="0" r="0" b="1270"/>
            <wp:docPr id="3025222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3772" cy="43253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583898EA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49209E">
        <w:t>Saccharin</w:t>
      </w:r>
      <w:r>
        <w:t xml:space="preserve"> from previous work.</w:t>
      </w:r>
    </w:p>
    <w:p w14:paraId="29042A5F" w14:textId="761AFC6F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925CFB">
        <w:rPr>
          <w:lang w:val="en-US"/>
        </w:rPr>
        <w:t>4</w:t>
      </w:r>
      <w:r w:rsidRPr="005A2716">
        <w:rPr>
          <w:lang w:val="en-US"/>
        </w:rPr>
        <w:t xml:space="preserve"> with Jun</w:t>
      </w:r>
      <w:r w:rsidR="00925CFB">
        <w:rPr>
          <w:lang w:val="en-US"/>
        </w:rPr>
        <w:t xml:space="preserve"> and</w:t>
      </w:r>
      <w:r w:rsidR="001A3932">
        <w:rPr>
          <w:lang w:val="en-US"/>
        </w:rPr>
        <w:t xml:space="preserve"> Sep </w:t>
      </w:r>
      <w:r w:rsidRPr="005A2716">
        <w:rPr>
          <w:lang w:val="en-US"/>
        </w:rPr>
        <w:t>202</w:t>
      </w:r>
      <w:r w:rsidR="00925CFB">
        <w:rPr>
          <w:lang w:val="en-US"/>
        </w:rPr>
        <w:t>3</w:t>
      </w:r>
      <w:r w:rsidRPr="005A2716">
        <w:rPr>
          <w:lang w:val="en-US"/>
        </w:rPr>
        <w:t xml:space="preserve"> updates</w:t>
      </w:r>
      <w:r w:rsidR="005A2716">
        <w:rPr>
          <w:lang w:val="en-US"/>
        </w:rPr>
        <w:t>)</w:t>
      </w:r>
    </w:p>
    <w:p w14:paraId="4E52BAC9" w14:textId="69295E31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49209E">
        <w:t>Saccharin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74"/>
        <w:gridCol w:w="895"/>
        <w:gridCol w:w="722"/>
        <w:gridCol w:w="953"/>
        <w:gridCol w:w="953"/>
        <w:gridCol w:w="1064"/>
        <w:gridCol w:w="941"/>
        <w:gridCol w:w="1152"/>
        <w:gridCol w:w="759"/>
        <w:gridCol w:w="957"/>
        <w:gridCol w:w="886"/>
      </w:tblGrid>
      <w:tr w:rsidR="00C1453A" w14:paraId="1887575A" w14:textId="78F9D7AA" w:rsidTr="00C1453A">
        <w:tc>
          <w:tcPr>
            <w:tcW w:w="1174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895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722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53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53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1064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941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1152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759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57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886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C1453A" w14:paraId="079EEFAC" w14:textId="0670F9D8" w:rsidTr="006C1E8E">
        <w:tc>
          <w:tcPr>
            <w:tcW w:w="1174" w:type="dxa"/>
            <w:shd w:val="clear" w:color="auto" w:fill="C5E0B3" w:themeFill="accent6" w:themeFillTint="66"/>
          </w:tcPr>
          <w:p w14:paraId="1B2ED6A3" w14:textId="76C58AB5" w:rsidR="00C1453A" w:rsidRDefault="00C1453A" w:rsidP="00C1453A">
            <w:pPr>
              <w:rPr>
                <w:lang w:val="en-US"/>
              </w:rPr>
            </w:pPr>
            <w:r w:rsidRPr="00CB1EE2">
              <w:t>SCCHRN</w:t>
            </w:r>
          </w:p>
        </w:tc>
        <w:tc>
          <w:tcPr>
            <w:tcW w:w="895" w:type="dxa"/>
            <w:shd w:val="clear" w:color="auto" w:fill="C5E0B3" w:themeFill="accent6" w:themeFillTint="66"/>
          </w:tcPr>
          <w:p w14:paraId="6EECF4DE" w14:textId="7ACA6C37" w:rsidR="00C1453A" w:rsidRDefault="00C1453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722" w:type="dxa"/>
            <w:shd w:val="clear" w:color="auto" w:fill="C5E0B3" w:themeFill="accent6" w:themeFillTint="66"/>
          </w:tcPr>
          <w:p w14:paraId="0CB0DAB1" w14:textId="0506AD24" w:rsidR="00C1453A" w:rsidRDefault="00C1453A" w:rsidP="00C1453A">
            <w:pPr>
              <w:rPr>
                <w:lang w:val="en-US"/>
              </w:rPr>
            </w:pPr>
            <w:r w:rsidRPr="00CB1EE2">
              <w:t>1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137AD7B2" w14:textId="1491B6DF" w:rsidR="00C1453A" w:rsidRDefault="00C1453A" w:rsidP="00C1453A">
            <w:pPr>
              <w:rPr>
                <w:lang w:val="en-US"/>
              </w:rPr>
            </w:pPr>
            <w:r w:rsidRPr="00CB1EE2">
              <w:t>9.563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6AB182A1" w14:textId="584B0B5F" w:rsidR="00C1453A" w:rsidRDefault="00C1453A" w:rsidP="00C1453A">
            <w:pPr>
              <w:rPr>
                <w:lang w:val="en-US"/>
              </w:rPr>
            </w:pPr>
            <w:r w:rsidRPr="00CB1EE2">
              <w:t>6.913</w:t>
            </w:r>
          </w:p>
        </w:tc>
        <w:tc>
          <w:tcPr>
            <w:tcW w:w="1064" w:type="dxa"/>
            <w:shd w:val="clear" w:color="auto" w:fill="C5E0B3" w:themeFill="accent6" w:themeFillTint="66"/>
          </w:tcPr>
          <w:p w14:paraId="36ED58D1" w14:textId="6BB54788" w:rsidR="00C1453A" w:rsidRDefault="00C1453A" w:rsidP="00C1453A">
            <w:pPr>
              <w:rPr>
                <w:lang w:val="en-US"/>
              </w:rPr>
            </w:pPr>
            <w:r w:rsidRPr="00CB1EE2">
              <w:t>11.822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4A752D35" w14:textId="62A9EBCD" w:rsidR="00C1453A" w:rsidRDefault="00C1453A" w:rsidP="00C1453A">
            <w:pPr>
              <w:rPr>
                <w:lang w:val="en-US"/>
              </w:rPr>
            </w:pPr>
            <w:r w:rsidRPr="00C1453A">
              <w:t>90</w:t>
            </w:r>
          </w:p>
        </w:tc>
        <w:tc>
          <w:tcPr>
            <w:tcW w:w="1152" w:type="dxa"/>
            <w:shd w:val="clear" w:color="auto" w:fill="C5E0B3" w:themeFill="accent6" w:themeFillTint="66"/>
          </w:tcPr>
          <w:p w14:paraId="0C541795" w14:textId="64C5F68B" w:rsidR="00C1453A" w:rsidRPr="00C1453A" w:rsidRDefault="00C1453A" w:rsidP="00C1453A">
            <w:r w:rsidRPr="00CB1EE2">
              <w:t>103.85</w:t>
            </w:r>
          </w:p>
        </w:tc>
        <w:tc>
          <w:tcPr>
            <w:tcW w:w="759" w:type="dxa"/>
            <w:shd w:val="clear" w:color="auto" w:fill="C5E0B3" w:themeFill="accent6" w:themeFillTint="66"/>
            <w:vAlign w:val="bottom"/>
          </w:tcPr>
          <w:p w14:paraId="111973FE" w14:textId="6E24D155" w:rsidR="00C1453A" w:rsidRPr="00C1453A" w:rsidRDefault="00C1453A" w:rsidP="00C1453A">
            <w:r w:rsidRPr="00C1453A">
              <w:t>90</w:t>
            </w:r>
          </w:p>
        </w:tc>
        <w:tc>
          <w:tcPr>
            <w:tcW w:w="957" w:type="dxa"/>
            <w:shd w:val="clear" w:color="auto" w:fill="C5E0B3" w:themeFill="accent6" w:themeFillTint="66"/>
          </w:tcPr>
          <w:p w14:paraId="188387FB" w14:textId="40A5F1CD" w:rsidR="00C1453A" w:rsidRPr="00C1453A" w:rsidRDefault="00C1453A" w:rsidP="00C1453A">
            <w:r w:rsidRPr="00CB1EE2">
              <w:t>1.603</w:t>
            </w:r>
          </w:p>
        </w:tc>
        <w:tc>
          <w:tcPr>
            <w:tcW w:w="886" w:type="dxa"/>
            <w:shd w:val="clear" w:color="auto" w:fill="C5E0B3" w:themeFill="accent6" w:themeFillTint="66"/>
          </w:tcPr>
          <w:p w14:paraId="372D7D94" w14:textId="26938DC5" w:rsidR="00C1453A" w:rsidRPr="00C1453A" w:rsidRDefault="00C1453A" w:rsidP="00C1453A">
            <w:r w:rsidRPr="00C1453A">
              <w:t>1</w:t>
            </w:r>
          </w:p>
        </w:tc>
      </w:tr>
      <w:tr w:rsidR="00C1453A" w14:paraId="133F158B" w14:textId="673773C0" w:rsidTr="00A45C69">
        <w:tc>
          <w:tcPr>
            <w:tcW w:w="1174" w:type="dxa"/>
            <w:shd w:val="clear" w:color="auto" w:fill="C5E0B3" w:themeFill="accent6" w:themeFillTint="66"/>
          </w:tcPr>
          <w:p w14:paraId="39F141A6" w14:textId="0705977A" w:rsidR="00C1453A" w:rsidRDefault="00C1453A" w:rsidP="00C1453A">
            <w:pPr>
              <w:rPr>
                <w:lang w:val="en-US"/>
              </w:rPr>
            </w:pPr>
            <w:r w:rsidRPr="00CB1EE2">
              <w:t>SCCHRN01</w:t>
            </w:r>
          </w:p>
        </w:tc>
        <w:tc>
          <w:tcPr>
            <w:tcW w:w="895" w:type="dxa"/>
            <w:shd w:val="clear" w:color="auto" w:fill="C5E0B3" w:themeFill="accent6" w:themeFillTint="66"/>
          </w:tcPr>
          <w:p w14:paraId="2978F2E3" w14:textId="7C90DEA9" w:rsidR="00C1453A" w:rsidRDefault="00C1453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722" w:type="dxa"/>
            <w:shd w:val="clear" w:color="auto" w:fill="C5E0B3" w:themeFill="accent6" w:themeFillTint="66"/>
          </w:tcPr>
          <w:p w14:paraId="200AAAA2" w14:textId="5CBAF433" w:rsidR="00C1453A" w:rsidRDefault="00C1453A" w:rsidP="00C1453A">
            <w:pPr>
              <w:rPr>
                <w:lang w:val="en-US"/>
              </w:rPr>
            </w:pPr>
            <w:r w:rsidRPr="00CB1EE2">
              <w:t>1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5440DD38" w14:textId="614492BE" w:rsidR="00C1453A" w:rsidRDefault="00C1453A" w:rsidP="00C1453A">
            <w:pPr>
              <w:rPr>
                <w:lang w:val="en-US"/>
              </w:rPr>
            </w:pPr>
            <w:r w:rsidRPr="00CB1EE2">
              <w:t>9.552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57739B6A" w14:textId="0D16613F" w:rsidR="00C1453A" w:rsidRDefault="00C1453A" w:rsidP="00C1453A">
            <w:pPr>
              <w:rPr>
                <w:lang w:val="en-US"/>
              </w:rPr>
            </w:pPr>
            <w:r w:rsidRPr="00CB1EE2">
              <w:t>6.919</w:t>
            </w:r>
          </w:p>
        </w:tc>
        <w:tc>
          <w:tcPr>
            <w:tcW w:w="1064" w:type="dxa"/>
            <w:shd w:val="clear" w:color="auto" w:fill="C5E0B3" w:themeFill="accent6" w:themeFillTint="66"/>
          </w:tcPr>
          <w:p w14:paraId="091E04D5" w14:textId="67EEEFF8" w:rsidR="00C1453A" w:rsidRDefault="00C1453A" w:rsidP="00C1453A">
            <w:pPr>
              <w:rPr>
                <w:lang w:val="en-US"/>
              </w:rPr>
            </w:pPr>
            <w:r w:rsidRPr="00CB1EE2">
              <w:t>11.803</w:t>
            </w:r>
          </w:p>
        </w:tc>
        <w:tc>
          <w:tcPr>
            <w:tcW w:w="941" w:type="dxa"/>
            <w:shd w:val="clear" w:color="auto" w:fill="C5E0B3" w:themeFill="accent6" w:themeFillTint="66"/>
          </w:tcPr>
          <w:p w14:paraId="5FAC1241" w14:textId="30166ADD" w:rsidR="00C1453A" w:rsidRDefault="00C1453A" w:rsidP="00C1453A">
            <w:pPr>
              <w:rPr>
                <w:lang w:val="en-US"/>
              </w:rPr>
            </w:pPr>
            <w:r w:rsidRPr="00C1453A">
              <w:t>90</w:t>
            </w:r>
          </w:p>
        </w:tc>
        <w:tc>
          <w:tcPr>
            <w:tcW w:w="1152" w:type="dxa"/>
            <w:shd w:val="clear" w:color="auto" w:fill="C5E0B3" w:themeFill="accent6" w:themeFillTint="66"/>
          </w:tcPr>
          <w:p w14:paraId="67452E43" w14:textId="199017E0" w:rsidR="00C1453A" w:rsidRPr="00C1453A" w:rsidRDefault="00C1453A" w:rsidP="00C1453A">
            <w:r w:rsidRPr="00CB1EE2">
              <w:t>103.9</w:t>
            </w:r>
          </w:p>
        </w:tc>
        <w:tc>
          <w:tcPr>
            <w:tcW w:w="759" w:type="dxa"/>
            <w:shd w:val="clear" w:color="auto" w:fill="C5E0B3" w:themeFill="accent6" w:themeFillTint="66"/>
          </w:tcPr>
          <w:p w14:paraId="640CBAB2" w14:textId="157F8BAA" w:rsidR="00C1453A" w:rsidRPr="00C1453A" w:rsidRDefault="00C1453A" w:rsidP="00C1453A">
            <w:r w:rsidRPr="00C1453A">
              <w:t>90</w:t>
            </w:r>
          </w:p>
        </w:tc>
        <w:tc>
          <w:tcPr>
            <w:tcW w:w="957" w:type="dxa"/>
            <w:shd w:val="clear" w:color="auto" w:fill="C5E0B3" w:themeFill="accent6" w:themeFillTint="66"/>
          </w:tcPr>
          <w:p w14:paraId="57633041" w14:textId="393A12E0" w:rsidR="00C1453A" w:rsidRPr="00C1453A" w:rsidRDefault="00C1453A" w:rsidP="00C1453A">
            <w:r w:rsidRPr="00CB1EE2">
              <w:t>1.607</w:t>
            </w:r>
          </w:p>
        </w:tc>
        <w:tc>
          <w:tcPr>
            <w:tcW w:w="886" w:type="dxa"/>
            <w:shd w:val="clear" w:color="auto" w:fill="C5E0B3" w:themeFill="accent6" w:themeFillTint="66"/>
          </w:tcPr>
          <w:p w14:paraId="5560768C" w14:textId="5A9E1D80" w:rsidR="00C1453A" w:rsidRPr="00C1453A" w:rsidRDefault="00C1453A" w:rsidP="00C1453A">
            <w:r>
              <w:t>1</w:t>
            </w:r>
          </w:p>
        </w:tc>
      </w:tr>
      <w:tr w:rsidR="00C1453A" w14:paraId="66609675" w14:textId="70B0C4FA" w:rsidTr="00C1453A">
        <w:tc>
          <w:tcPr>
            <w:tcW w:w="1174" w:type="dxa"/>
            <w:shd w:val="clear" w:color="auto" w:fill="C5E0B3" w:themeFill="accent6" w:themeFillTint="66"/>
          </w:tcPr>
          <w:p w14:paraId="771C92DC" w14:textId="2846442A" w:rsidR="00C1453A" w:rsidRDefault="00C1453A" w:rsidP="00C1453A">
            <w:pPr>
              <w:rPr>
                <w:lang w:val="en-US"/>
              </w:rPr>
            </w:pPr>
            <w:r w:rsidRPr="00CB1EE2">
              <w:t>SCCHRN02</w:t>
            </w:r>
          </w:p>
        </w:tc>
        <w:tc>
          <w:tcPr>
            <w:tcW w:w="895" w:type="dxa"/>
            <w:shd w:val="clear" w:color="auto" w:fill="C5E0B3" w:themeFill="accent6" w:themeFillTint="66"/>
          </w:tcPr>
          <w:p w14:paraId="58ECF606" w14:textId="2AB1D50D" w:rsidR="00C1453A" w:rsidRDefault="00C1453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722" w:type="dxa"/>
            <w:shd w:val="clear" w:color="auto" w:fill="C5E0B3" w:themeFill="accent6" w:themeFillTint="66"/>
          </w:tcPr>
          <w:p w14:paraId="15A7248A" w14:textId="03472CBE" w:rsidR="00C1453A" w:rsidRDefault="00C1453A" w:rsidP="00C1453A">
            <w:pPr>
              <w:rPr>
                <w:lang w:val="en-US"/>
              </w:rPr>
            </w:pPr>
            <w:r w:rsidRPr="00CB1EE2">
              <w:t>1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48318C3D" w14:textId="5C8C2068" w:rsidR="00C1453A" w:rsidRDefault="00C1453A" w:rsidP="00C1453A">
            <w:pPr>
              <w:rPr>
                <w:lang w:val="en-US"/>
              </w:rPr>
            </w:pPr>
            <w:r w:rsidRPr="00CB1EE2">
              <w:t>9.4722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2FDDCC4A" w14:textId="06C41625" w:rsidR="00C1453A" w:rsidRDefault="00C1453A" w:rsidP="00C1453A">
            <w:pPr>
              <w:rPr>
                <w:lang w:val="en-US"/>
              </w:rPr>
            </w:pPr>
            <w:r w:rsidRPr="00CB1EE2">
              <w:t>6.9227</w:t>
            </w:r>
          </w:p>
        </w:tc>
        <w:tc>
          <w:tcPr>
            <w:tcW w:w="1064" w:type="dxa"/>
            <w:shd w:val="clear" w:color="auto" w:fill="C5E0B3" w:themeFill="accent6" w:themeFillTint="66"/>
          </w:tcPr>
          <w:p w14:paraId="6AF2FB56" w14:textId="2B924430" w:rsidR="00C1453A" w:rsidRDefault="00C1453A" w:rsidP="00C1453A">
            <w:pPr>
              <w:rPr>
                <w:lang w:val="en-US"/>
              </w:rPr>
            </w:pPr>
            <w:r w:rsidRPr="00CB1EE2">
              <w:t>11.7322</w:t>
            </w:r>
          </w:p>
        </w:tc>
        <w:tc>
          <w:tcPr>
            <w:tcW w:w="941" w:type="dxa"/>
            <w:shd w:val="clear" w:color="auto" w:fill="C5E0B3" w:themeFill="accent6" w:themeFillTint="66"/>
          </w:tcPr>
          <w:p w14:paraId="06A104E3" w14:textId="2CE6A38C" w:rsidR="00C1453A" w:rsidRDefault="00C1453A" w:rsidP="00C1453A">
            <w:pPr>
              <w:rPr>
                <w:lang w:val="en-US"/>
              </w:rPr>
            </w:pPr>
            <w:r w:rsidRPr="00C1453A">
              <w:t>90</w:t>
            </w:r>
          </w:p>
        </w:tc>
        <w:tc>
          <w:tcPr>
            <w:tcW w:w="1152" w:type="dxa"/>
            <w:shd w:val="clear" w:color="auto" w:fill="C5E0B3" w:themeFill="accent6" w:themeFillTint="66"/>
          </w:tcPr>
          <w:p w14:paraId="6A4528A4" w14:textId="47F0BCFF" w:rsidR="00C1453A" w:rsidRPr="00C1453A" w:rsidRDefault="00C1453A" w:rsidP="00C1453A">
            <w:r w:rsidRPr="00CB1EE2">
              <w:t>103.203</w:t>
            </w:r>
          </w:p>
        </w:tc>
        <w:tc>
          <w:tcPr>
            <w:tcW w:w="759" w:type="dxa"/>
            <w:shd w:val="clear" w:color="auto" w:fill="C5E0B3" w:themeFill="accent6" w:themeFillTint="66"/>
          </w:tcPr>
          <w:p w14:paraId="7A3513E9" w14:textId="591DADE1" w:rsidR="00C1453A" w:rsidRPr="00C1453A" w:rsidRDefault="00C1453A" w:rsidP="00C1453A">
            <w:r w:rsidRPr="00C1453A">
              <w:t>90</w:t>
            </w:r>
          </w:p>
        </w:tc>
        <w:tc>
          <w:tcPr>
            <w:tcW w:w="957" w:type="dxa"/>
            <w:shd w:val="clear" w:color="auto" w:fill="C5E0B3" w:themeFill="accent6" w:themeFillTint="66"/>
          </w:tcPr>
          <w:p w14:paraId="6149C6E8" w14:textId="03F2E735" w:rsidR="00C1453A" w:rsidRPr="00C1453A" w:rsidRDefault="00C1453A" w:rsidP="00C1453A">
            <w:r w:rsidRPr="00CB1EE2">
              <w:t>1.624</w:t>
            </w:r>
          </w:p>
        </w:tc>
        <w:tc>
          <w:tcPr>
            <w:tcW w:w="886" w:type="dxa"/>
            <w:shd w:val="clear" w:color="auto" w:fill="C5E0B3" w:themeFill="accent6" w:themeFillTint="66"/>
          </w:tcPr>
          <w:p w14:paraId="4881AF25" w14:textId="7EDEAEA2" w:rsidR="00C1453A" w:rsidRPr="00C1453A" w:rsidRDefault="00C1453A" w:rsidP="00C1453A">
            <w:r>
              <w:t>1</w:t>
            </w:r>
          </w:p>
        </w:tc>
      </w:tr>
      <w:tr w:rsidR="00C1453A" w14:paraId="14565170" w14:textId="3228EFE4" w:rsidTr="00C1453A">
        <w:tc>
          <w:tcPr>
            <w:tcW w:w="1174" w:type="dxa"/>
            <w:shd w:val="clear" w:color="auto" w:fill="C5E0B3" w:themeFill="accent6" w:themeFillTint="66"/>
          </w:tcPr>
          <w:p w14:paraId="4DFA2C36" w14:textId="270C3259" w:rsidR="00C1453A" w:rsidRDefault="00C1453A" w:rsidP="00C1453A">
            <w:pPr>
              <w:rPr>
                <w:lang w:val="en-US"/>
              </w:rPr>
            </w:pPr>
            <w:r w:rsidRPr="00CB1EE2">
              <w:t>SCCHRN03</w:t>
            </w:r>
          </w:p>
        </w:tc>
        <w:tc>
          <w:tcPr>
            <w:tcW w:w="895" w:type="dxa"/>
            <w:shd w:val="clear" w:color="auto" w:fill="C5E0B3" w:themeFill="accent6" w:themeFillTint="66"/>
          </w:tcPr>
          <w:p w14:paraId="4CDE7962" w14:textId="19F4487E" w:rsidR="00C1453A" w:rsidRDefault="00C1453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722" w:type="dxa"/>
            <w:shd w:val="clear" w:color="auto" w:fill="C5E0B3" w:themeFill="accent6" w:themeFillTint="66"/>
          </w:tcPr>
          <w:p w14:paraId="0DE383FD" w14:textId="4B8DBA2D" w:rsidR="00C1453A" w:rsidRDefault="00C1453A" w:rsidP="00C1453A">
            <w:pPr>
              <w:rPr>
                <w:lang w:val="en-US"/>
              </w:rPr>
            </w:pPr>
            <w:r w:rsidRPr="00CB1EE2">
              <w:t>1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6C4B3D26" w14:textId="172C373A" w:rsidR="00C1453A" w:rsidRDefault="00C1453A" w:rsidP="00C1453A">
            <w:pPr>
              <w:rPr>
                <w:lang w:val="en-US"/>
              </w:rPr>
            </w:pPr>
            <w:r w:rsidRPr="00CB1EE2">
              <w:t>9.583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1D75DC82" w14:textId="164F6E9C" w:rsidR="00C1453A" w:rsidRDefault="00C1453A" w:rsidP="00C1453A">
            <w:pPr>
              <w:rPr>
                <w:lang w:val="en-US"/>
              </w:rPr>
            </w:pPr>
            <w:r w:rsidRPr="00CB1EE2">
              <w:t>6.9252</w:t>
            </w:r>
          </w:p>
        </w:tc>
        <w:tc>
          <w:tcPr>
            <w:tcW w:w="1064" w:type="dxa"/>
            <w:shd w:val="clear" w:color="auto" w:fill="C5E0B3" w:themeFill="accent6" w:themeFillTint="66"/>
          </w:tcPr>
          <w:p w14:paraId="4D992AE3" w14:textId="0053158A" w:rsidR="00C1453A" w:rsidRDefault="00C1453A" w:rsidP="00C1453A">
            <w:pPr>
              <w:rPr>
                <w:lang w:val="en-US"/>
              </w:rPr>
            </w:pPr>
            <w:r w:rsidRPr="00CB1EE2">
              <w:t>11.8518</w:t>
            </w:r>
          </w:p>
        </w:tc>
        <w:tc>
          <w:tcPr>
            <w:tcW w:w="941" w:type="dxa"/>
            <w:shd w:val="clear" w:color="auto" w:fill="C5E0B3" w:themeFill="accent6" w:themeFillTint="66"/>
          </w:tcPr>
          <w:p w14:paraId="080F2122" w14:textId="1CD00C4F" w:rsidR="00C1453A" w:rsidRDefault="00C1453A" w:rsidP="00C1453A">
            <w:pPr>
              <w:rPr>
                <w:lang w:val="en-US"/>
              </w:rPr>
            </w:pPr>
            <w:r w:rsidRPr="00C1453A">
              <w:t>90</w:t>
            </w:r>
          </w:p>
        </w:tc>
        <w:tc>
          <w:tcPr>
            <w:tcW w:w="1152" w:type="dxa"/>
            <w:shd w:val="clear" w:color="auto" w:fill="C5E0B3" w:themeFill="accent6" w:themeFillTint="66"/>
          </w:tcPr>
          <w:p w14:paraId="4776C096" w14:textId="798F6D8E" w:rsidR="00C1453A" w:rsidRPr="00C1453A" w:rsidRDefault="00C1453A" w:rsidP="00C1453A">
            <w:r w:rsidRPr="00CB1EE2">
              <w:t>103.815</w:t>
            </w:r>
          </w:p>
        </w:tc>
        <w:tc>
          <w:tcPr>
            <w:tcW w:w="759" w:type="dxa"/>
            <w:shd w:val="clear" w:color="auto" w:fill="C5E0B3" w:themeFill="accent6" w:themeFillTint="66"/>
          </w:tcPr>
          <w:p w14:paraId="31C70CEA" w14:textId="62A4889F" w:rsidR="00C1453A" w:rsidRPr="00C1453A" w:rsidRDefault="00C1453A" w:rsidP="00C1453A">
            <w:r w:rsidRPr="00C1453A">
              <w:t>90</w:t>
            </w:r>
          </w:p>
        </w:tc>
        <w:tc>
          <w:tcPr>
            <w:tcW w:w="957" w:type="dxa"/>
            <w:shd w:val="clear" w:color="auto" w:fill="C5E0B3" w:themeFill="accent6" w:themeFillTint="66"/>
          </w:tcPr>
          <w:p w14:paraId="3C473F5B" w14:textId="189C88D7" w:rsidR="00C1453A" w:rsidRPr="00C1453A" w:rsidRDefault="00C1453A" w:rsidP="00C1453A">
            <w:r w:rsidRPr="00CB1EE2">
              <w:t>1.593</w:t>
            </w:r>
          </w:p>
        </w:tc>
        <w:tc>
          <w:tcPr>
            <w:tcW w:w="886" w:type="dxa"/>
            <w:shd w:val="clear" w:color="auto" w:fill="C5E0B3" w:themeFill="accent6" w:themeFillTint="66"/>
          </w:tcPr>
          <w:p w14:paraId="6787C24F" w14:textId="3FDE75B6" w:rsidR="00C1453A" w:rsidRPr="00C1453A" w:rsidRDefault="00C1453A" w:rsidP="00C1453A">
            <w:r>
              <w:t>1</w:t>
            </w:r>
          </w:p>
        </w:tc>
      </w:tr>
      <w:tr w:rsidR="00C1453A" w14:paraId="0B74FBBB" w14:textId="5E3651A6" w:rsidTr="00C1453A">
        <w:tc>
          <w:tcPr>
            <w:tcW w:w="1174" w:type="dxa"/>
            <w:shd w:val="clear" w:color="auto" w:fill="C5E0B3" w:themeFill="accent6" w:themeFillTint="66"/>
          </w:tcPr>
          <w:p w14:paraId="69FD970E" w14:textId="269BF108" w:rsidR="00C1453A" w:rsidRDefault="00C1453A" w:rsidP="00C1453A">
            <w:pPr>
              <w:rPr>
                <w:lang w:val="en-US"/>
              </w:rPr>
            </w:pPr>
            <w:r w:rsidRPr="00CB1EE2">
              <w:t>SCCHRN04</w:t>
            </w:r>
          </w:p>
        </w:tc>
        <w:tc>
          <w:tcPr>
            <w:tcW w:w="895" w:type="dxa"/>
            <w:shd w:val="clear" w:color="auto" w:fill="C5E0B3" w:themeFill="accent6" w:themeFillTint="66"/>
          </w:tcPr>
          <w:p w14:paraId="44346B56" w14:textId="477A8477" w:rsidR="00C1453A" w:rsidRDefault="00C1453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722" w:type="dxa"/>
            <w:shd w:val="clear" w:color="auto" w:fill="C5E0B3" w:themeFill="accent6" w:themeFillTint="66"/>
          </w:tcPr>
          <w:p w14:paraId="2A068B00" w14:textId="4238AACA" w:rsidR="00C1453A" w:rsidRDefault="00C1453A" w:rsidP="00C1453A">
            <w:pPr>
              <w:rPr>
                <w:lang w:val="en-US"/>
              </w:rPr>
            </w:pPr>
            <w:r w:rsidRPr="00CB1EE2">
              <w:t>1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580F40C9" w14:textId="12FCCDE5" w:rsidR="00C1453A" w:rsidRDefault="00C1453A" w:rsidP="00C1453A">
            <w:pPr>
              <w:rPr>
                <w:lang w:val="en-US"/>
              </w:rPr>
            </w:pPr>
            <w:r w:rsidRPr="00CB1EE2">
              <w:t>9.6083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5C354B4A" w14:textId="07737AC0" w:rsidR="00C1453A" w:rsidRDefault="00C1453A" w:rsidP="00C1453A">
            <w:pPr>
              <w:rPr>
                <w:lang w:val="en-US"/>
              </w:rPr>
            </w:pPr>
            <w:r w:rsidRPr="00CB1EE2">
              <w:t>6.9347</w:t>
            </w:r>
          </w:p>
        </w:tc>
        <w:tc>
          <w:tcPr>
            <w:tcW w:w="1064" w:type="dxa"/>
            <w:shd w:val="clear" w:color="auto" w:fill="C5E0B3" w:themeFill="accent6" w:themeFillTint="66"/>
          </w:tcPr>
          <w:p w14:paraId="039641C9" w14:textId="7438BFD5" w:rsidR="00C1453A" w:rsidRDefault="00C1453A" w:rsidP="00C1453A">
            <w:pPr>
              <w:rPr>
                <w:lang w:val="en-US"/>
              </w:rPr>
            </w:pPr>
            <w:r w:rsidRPr="00CB1EE2">
              <w:t>11.882</w:t>
            </w:r>
          </w:p>
        </w:tc>
        <w:tc>
          <w:tcPr>
            <w:tcW w:w="941" w:type="dxa"/>
            <w:shd w:val="clear" w:color="auto" w:fill="C5E0B3" w:themeFill="accent6" w:themeFillTint="66"/>
          </w:tcPr>
          <w:p w14:paraId="36665EB6" w14:textId="47D0EE6D" w:rsidR="00C1453A" w:rsidRDefault="00C1453A" w:rsidP="00C1453A">
            <w:pPr>
              <w:rPr>
                <w:lang w:val="en-US"/>
              </w:rPr>
            </w:pPr>
            <w:r w:rsidRPr="00C1453A">
              <w:t>90</w:t>
            </w:r>
          </w:p>
        </w:tc>
        <w:tc>
          <w:tcPr>
            <w:tcW w:w="1152" w:type="dxa"/>
            <w:shd w:val="clear" w:color="auto" w:fill="C5E0B3" w:themeFill="accent6" w:themeFillTint="66"/>
          </w:tcPr>
          <w:p w14:paraId="104C49C8" w14:textId="0E6AE882" w:rsidR="00C1453A" w:rsidRPr="00C1453A" w:rsidRDefault="00C1453A" w:rsidP="00C1453A">
            <w:r w:rsidRPr="00CB1EE2">
              <w:t>103.834</w:t>
            </w:r>
          </w:p>
        </w:tc>
        <w:tc>
          <w:tcPr>
            <w:tcW w:w="759" w:type="dxa"/>
            <w:shd w:val="clear" w:color="auto" w:fill="C5E0B3" w:themeFill="accent6" w:themeFillTint="66"/>
          </w:tcPr>
          <w:p w14:paraId="59B73314" w14:textId="5D1A2D94" w:rsidR="00C1453A" w:rsidRPr="00C1453A" w:rsidRDefault="00C1453A" w:rsidP="00C1453A">
            <w:r w:rsidRPr="00C1453A">
              <w:t>90</w:t>
            </w:r>
          </w:p>
        </w:tc>
        <w:tc>
          <w:tcPr>
            <w:tcW w:w="957" w:type="dxa"/>
            <w:shd w:val="clear" w:color="auto" w:fill="C5E0B3" w:themeFill="accent6" w:themeFillTint="66"/>
          </w:tcPr>
          <w:p w14:paraId="642F73A9" w14:textId="483A5681" w:rsidR="00C1453A" w:rsidRPr="00C1453A" w:rsidRDefault="00C1453A" w:rsidP="00C1453A">
            <w:r w:rsidRPr="00CB1EE2">
              <w:t>1.583</w:t>
            </w:r>
          </w:p>
        </w:tc>
        <w:tc>
          <w:tcPr>
            <w:tcW w:w="886" w:type="dxa"/>
            <w:shd w:val="clear" w:color="auto" w:fill="C5E0B3" w:themeFill="accent6" w:themeFillTint="66"/>
          </w:tcPr>
          <w:p w14:paraId="64E73E4B" w14:textId="5456A081" w:rsidR="00C1453A" w:rsidRPr="00C1453A" w:rsidRDefault="00C1453A" w:rsidP="00C1453A">
            <w:r>
              <w:t>1</w:t>
            </w:r>
          </w:p>
        </w:tc>
      </w:tr>
      <w:tr w:rsidR="00C1453A" w14:paraId="6805D982" w14:textId="77777777" w:rsidTr="00C1453A">
        <w:tc>
          <w:tcPr>
            <w:tcW w:w="1174" w:type="dxa"/>
            <w:shd w:val="clear" w:color="auto" w:fill="C5E0B3" w:themeFill="accent6" w:themeFillTint="66"/>
          </w:tcPr>
          <w:p w14:paraId="496434E8" w14:textId="3DC382BE" w:rsidR="00C1453A" w:rsidRDefault="00C1453A" w:rsidP="00C1453A">
            <w:pPr>
              <w:rPr>
                <w:lang w:val="en-US"/>
              </w:rPr>
            </w:pPr>
            <w:r w:rsidRPr="00CB1EE2">
              <w:t>SCCHRN05</w:t>
            </w:r>
          </w:p>
        </w:tc>
        <w:tc>
          <w:tcPr>
            <w:tcW w:w="895" w:type="dxa"/>
            <w:shd w:val="clear" w:color="auto" w:fill="C5E0B3" w:themeFill="accent6" w:themeFillTint="66"/>
          </w:tcPr>
          <w:p w14:paraId="244E8292" w14:textId="107B9854" w:rsidR="00C1453A" w:rsidRDefault="00C1453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722" w:type="dxa"/>
            <w:shd w:val="clear" w:color="auto" w:fill="C5E0B3" w:themeFill="accent6" w:themeFillTint="66"/>
          </w:tcPr>
          <w:p w14:paraId="72F3F028" w14:textId="708F982B" w:rsidR="00C1453A" w:rsidRDefault="00C1453A" w:rsidP="00C1453A">
            <w:pPr>
              <w:rPr>
                <w:lang w:val="en-US"/>
              </w:rPr>
            </w:pPr>
            <w:r w:rsidRPr="00CB1EE2">
              <w:t>1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13511590" w14:textId="4FCD98AA" w:rsidR="00C1453A" w:rsidRDefault="00C1453A" w:rsidP="00C1453A">
            <w:pPr>
              <w:rPr>
                <w:lang w:val="en-US"/>
              </w:rPr>
            </w:pPr>
            <w:r w:rsidRPr="00CB1EE2">
              <w:t>9.6083</w:t>
            </w:r>
          </w:p>
        </w:tc>
        <w:tc>
          <w:tcPr>
            <w:tcW w:w="953" w:type="dxa"/>
            <w:shd w:val="clear" w:color="auto" w:fill="C5E0B3" w:themeFill="accent6" w:themeFillTint="66"/>
          </w:tcPr>
          <w:p w14:paraId="28B4DF80" w14:textId="1D669318" w:rsidR="00C1453A" w:rsidRDefault="00C1453A" w:rsidP="00C1453A">
            <w:pPr>
              <w:rPr>
                <w:lang w:val="en-US"/>
              </w:rPr>
            </w:pPr>
            <w:r w:rsidRPr="00CB1EE2">
              <w:t>6.9347</w:t>
            </w:r>
          </w:p>
        </w:tc>
        <w:tc>
          <w:tcPr>
            <w:tcW w:w="1064" w:type="dxa"/>
            <w:shd w:val="clear" w:color="auto" w:fill="C5E0B3" w:themeFill="accent6" w:themeFillTint="66"/>
          </w:tcPr>
          <w:p w14:paraId="3DEEEF17" w14:textId="0325B153" w:rsidR="00C1453A" w:rsidRDefault="00C1453A" w:rsidP="00C1453A">
            <w:pPr>
              <w:rPr>
                <w:lang w:val="en-US"/>
              </w:rPr>
            </w:pPr>
            <w:r w:rsidRPr="00CB1EE2">
              <w:t>11.882</w:t>
            </w:r>
          </w:p>
        </w:tc>
        <w:tc>
          <w:tcPr>
            <w:tcW w:w="941" w:type="dxa"/>
            <w:shd w:val="clear" w:color="auto" w:fill="C5E0B3" w:themeFill="accent6" w:themeFillTint="66"/>
          </w:tcPr>
          <w:p w14:paraId="12572B09" w14:textId="0118ECD8" w:rsidR="00C1453A" w:rsidRDefault="00C1453A" w:rsidP="00C1453A">
            <w:pPr>
              <w:rPr>
                <w:lang w:val="en-US"/>
              </w:rPr>
            </w:pPr>
            <w:r w:rsidRPr="00C1453A">
              <w:t>90</w:t>
            </w:r>
          </w:p>
        </w:tc>
        <w:tc>
          <w:tcPr>
            <w:tcW w:w="1152" w:type="dxa"/>
            <w:shd w:val="clear" w:color="auto" w:fill="C5E0B3" w:themeFill="accent6" w:themeFillTint="66"/>
          </w:tcPr>
          <w:p w14:paraId="351ABE67" w14:textId="366689E3" w:rsidR="00C1453A" w:rsidRPr="00C1453A" w:rsidRDefault="00C1453A" w:rsidP="00C1453A">
            <w:r w:rsidRPr="00CB1EE2">
              <w:t>103.834</w:t>
            </w:r>
          </w:p>
        </w:tc>
        <w:tc>
          <w:tcPr>
            <w:tcW w:w="759" w:type="dxa"/>
            <w:shd w:val="clear" w:color="auto" w:fill="C5E0B3" w:themeFill="accent6" w:themeFillTint="66"/>
          </w:tcPr>
          <w:p w14:paraId="5E074FDB" w14:textId="50535D3B" w:rsidR="00C1453A" w:rsidRPr="00C1453A" w:rsidRDefault="00C1453A" w:rsidP="00C1453A">
            <w:r w:rsidRPr="00C1453A">
              <w:t>90</w:t>
            </w:r>
          </w:p>
        </w:tc>
        <w:tc>
          <w:tcPr>
            <w:tcW w:w="957" w:type="dxa"/>
            <w:shd w:val="clear" w:color="auto" w:fill="C5E0B3" w:themeFill="accent6" w:themeFillTint="66"/>
          </w:tcPr>
          <w:p w14:paraId="598F679D" w14:textId="011567C3" w:rsidR="00C1453A" w:rsidRPr="00C1453A" w:rsidRDefault="00C1453A" w:rsidP="00C1453A">
            <w:r w:rsidRPr="00CB1EE2">
              <w:t>1.583</w:t>
            </w:r>
          </w:p>
        </w:tc>
        <w:tc>
          <w:tcPr>
            <w:tcW w:w="886" w:type="dxa"/>
            <w:shd w:val="clear" w:color="auto" w:fill="C5E0B3" w:themeFill="accent6" w:themeFillTint="66"/>
          </w:tcPr>
          <w:p w14:paraId="6D86D0D1" w14:textId="1A586974" w:rsidR="00C1453A" w:rsidRPr="00C1453A" w:rsidRDefault="00C1453A" w:rsidP="00C1453A">
            <w:r>
              <w:t>1</w:t>
            </w:r>
          </w:p>
        </w:tc>
      </w:tr>
      <w:tr w:rsidR="00C1453A" w14:paraId="519B940E" w14:textId="77777777" w:rsidTr="00317889">
        <w:tc>
          <w:tcPr>
            <w:tcW w:w="1174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7446A2A4" w14:textId="6A322897" w:rsidR="00C1453A" w:rsidRDefault="00C1453A" w:rsidP="00C1453A">
            <w:pPr>
              <w:rPr>
                <w:lang w:val="en-US"/>
              </w:rPr>
            </w:pPr>
            <w:r w:rsidRPr="00CB1EE2">
              <w:t>SCCHRN06</w:t>
            </w:r>
          </w:p>
        </w:tc>
        <w:tc>
          <w:tcPr>
            <w:tcW w:w="895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54DA532E" w14:textId="214C0612" w:rsidR="00C1453A" w:rsidRDefault="00C1453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722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56B5F13D" w14:textId="7C919283" w:rsidR="00C1453A" w:rsidRDefault="00C1453A" w:rsidP="00C1453A">
            <w:pPr>
              <w:rPr>
                <w:lang w:val="en-US"/>
              </w:rPr>
            </w:pPr>
            <w:r w:rsidRPr="00CB1EE2">
              <w:t>1</w:t>
            </w:r>
          </w:p>
        </w:tc>
        <w:tc>
          <w:tcPr>
            <w:tcW w:w="953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1CF48FB9" w14:textId="77AEB1B5" w:rsidR="00C1453A" w:rsidRDefault="00C1453A" w:rsidP="00C1453A">
            <w:pPr>
              <w:rPr>
                <w:lang w:val="en-US"/>
              </w:rPr>
            </w:pPr>
            <w:r w:rsidRPr="00CB1EE2">
              <w:t>9.4632</w:t>
            </w:r>
          </w:p>
        </w:tc>
        <w:tc>
          <w:tcPr>
            <w:tcW w:w="953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6D3A6886" w14:textId="03E4725B" w:rsidR="00C1453A" w:rsidRDefault="00C1453A" w:rsidP="00C1453A">
            <w:pPr>
              <w:rPr>
                <w:lang w:val="en-US"/>
              </w:rPr>
            </w:pPr>
            <w:r w:rsidRPr="00CB1EE2">
              <w:t>6.9261</w:t>
            </w:r>
          </w:p>
        </w:tc>
        <w:tc>
          <w:tcPr>
            <w:tcW w:w="1064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74C8BEFC" w14:textId="6E03BB70" w:rsidR="00C1453A" w:rsidRDefault="00C1453A" w:rsidP="00C1453A">
            <w:pPr>
              <w:rPr>
                <w:lang w:val="en-US"/>
              </w:rPr>
            </w:pPr>
            <w:r w:rsidRPr="00CB1EE2">
              <w:t>11.7063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5453AF60" w14:textId="7FCCE6A3" w:rsidR="00C1453A" w:rsidRDefault="00C1453A" w:rsidP="00C1453A">
            <w:pPr>
              <w:rPr>
                <w:lang w:val="en-US"/>
              </w:rPr>
            </w:pPr>
            <w:r w:rsidRPr="00C1453A">
              <w:t>90</w:t>
            </w:r>
          </w:p>
        </w:tc>
        <w:tc>
          <w:tcPr>
            <w:tcW w:w="1152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297BCA05" w14:textId="16C487F5" w:rsidR="00C1453A" w:rsidRPr="00C1453A" w:rsidRDefault="00C1453A" w:rsidP="00C1453A">
            <w:r w:rsidRPr="00CB1EE2">
              <w:t>103.115</w:t>
            </w:r>
          </w:p>
        </w:tc>
        <w:tc>
          <w:tcPr>
            <w:tcW w:w="759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0D01FAFC" w14:textId="292C91CD" w:rsidR="00C1453A" w:rsidRPr="00C1453A" w:rsidRDefault="00C1453A" w:rsidP="00C1453A">
            <w:r w:rsidRPr="00C1453A">
              <w:t>90</w:t>
            </w:r>
          </w:p>
        </w:tc>
        <w:tc>
          <w:tcPr>
            <w:tcW w:w="957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20064EDF" w14:textId="2D3A4F99" w:rsidR="00C1453A" w:rsidRPr="00C1453A" w:rsidRDefault="00C1453A" w:rsidP="00C1453A">
            <w:r w:rsidRPr="00CB1EE2">
              <w:t>1.628</w:t>
            </w:r>
          </w:p>
        </w:tc>
        <w:tc>
          <w:tcPr>
            <w:tcW w:w="886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2D0C72C4" w14:textId="4CD252E5" w:rsidR="00C1453A" w:rsidRPr="00C1453A" w:rsidRDefault="00C1453A" w:rsidP="00C1453A">
            <w:r>
              <w:t>1</w:t>
            </w:r>
          </w:p>
        </w:tc>
      </w:tr>
      <w:tr w:rsidR="00C1453A" w14:paraId="50555107" w14:textId="77777777" w:rsidTr="00317889">
        <w:tc>
          <w:tcPr>
            <w:tcW w:w="1174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CFF702A" w14:textId="3B4F3C3C" w:rsidR="00C1453A" w:rsidRDefault="00C1453A" w:rsidP="00C1453A">
            <w:pPr>
              <w:rPr>
                <w:lang w:val="en-US"/>
              </w:rPr>
            </w:pPr>
            <w:r w:rsidRPr="00CB1EE2">
              <w:t>SCCHRN07</w:t>
            </w:r>
          </w:p>
        </w:tc>
        <w:tc>
          <w:tcPr>
            <w:tcW w:w="89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E7EC73B" w14:textId="69C6AA9A" w:rsidR="00C1453A" w:rsidRDefault="00C1453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72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60AE29AD" w14:textId="058BC9DD" w:rsidR="00C1453A" w:rsidRDefault="00C1453A" w:rsidP="00C1453A">
            <w:pPr>
              <w:rPr>
                <w:lang w:val="en-US"/>
              </w:rPr>
            </w:pPr>
            <w:r w:rsidRPr="00CB1EE2">
              <w:t>1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1481CCCF" w14:textId="5ECBD6AF" w:rsidR="00C1453A" w:rsidRDefault="00C1453A" w:rsidP="00C1453A">
            <w:pPr>
              <w:rPr>
                <w:lang w:val="en-US"/>
              </w:rPr>
            </w:pPr>
            <w:r w:rsidRPr="00CB1EE2">
              <w:t>9.444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529AD772" w14:textId="4CF7E8A4" w:rsidR="00C1453A" w:rsidRDefault="00C1453A" w:rsidP="00C1453A">
            <w:pPr>
              <w:rPr>
                <w:lang w:val="en-US"/>
              </w:rPr>
            </w:pPr>
            <w:r w:rsidRPr="00CB1EE2">
              <w:t>6.921</w:t>
            </w:r>
          </w:p>
        </w:tc>
        <w:tc>
          <w:tcPr>
            <w:tcW w:w="1064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19481DBD" w14:textId="5DA4B916" w:rsidR="00C1453A" w:rsidRDefault="00C1453A" w:rsidP="00C1453A">
            <w:pPr>
              <w:rPr>
                <w:lang w:val="en-US"/>
              </w:rPr>
            </w:pPr>
            <w:r w:rsidRPr="00CB1EE2">
              <w:t>11.684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EA98FA8" w14:textId="3F1D47E0" w:rsidR="00C1453A" w:rsidRDefault="00C1453A" w:rsidP="00C1453A">
            <w:pPr>
              <w:rPr>
                <w:lang w:val="en-US"/>
              </w:rPr>
            </w:pPr>
            <w:r w:rsidRPr="00C1453A">
              <w:t>90</w:t>
            </w:r>
          </w:p>
        </w:tc>
        <w:tc>
          <w:tcPr>
            <w:tcW w:w="115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9F9227B" w14:textId="0CA08837" w:rsidR="00C1453A" w:rsidRPr="00C1453A" w:rsidRDefault="00C1453A" w:rsidP="00C1453A">
            <w:r w:rsidRPr="00CB1EE2">
              <w:t>103.05</w:t>
            </w:r>
          </w:p>
        </w:tc>
        <w:tc>
          <w:tcPr>
            <w:tcW w:w="75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5ACABA9" w14:textId="2DE2387F" w:rsidR="00C1453A" w:rsidRPr="00C1453A" w:rsidRDefault="00C1453A" w:rsidP="00C1453A">
            <w:r w:rsidRPr="00C1453A">
              <w:t>90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C427092" w14:textId="310C7D6C" w:rsidR="00C1453A" w:rsidRPr="00C1453A" w:rsidRDefault="00C1453A" w:rsidP="00C1453A">
            <w:r w:rsidRPr="00CB1EE2">
              <w:t>1.635</w:t>
            </w:r>
          </w:p>
        </w:tc>
        <w:tc>
          <w:tcPr>
            <w:tcW w:w="886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1BE58CC0" w14:textId="3BC2E72B" w:rsidR="00C1453A" w:rsidRPr="00C1453A" w:rsidRDefault="00C1453A" w:rsidP="00C1453A">
            <w:r>
              <w:t>1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4173E2FA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49209E">
        <w:t>Saccharin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74"/>
        <w:gridCol w:w="1017"/>
        <w:gridCol w:w="831"/>
        <w:gridCol w:w="586"/>
        <w:gridCol w:w="663"/>
        <w:gridCol w:w="3552"/>
        <w:gridCol w:w="2633"/>
      </w:tblGrid>
      <w:tr w:rsidR="00374D1A" w14:paraId="00583F7B" w14:textId="5BFA3558" w:rsidTr="00374D1A">
        <w:tc>
          <w:tcPr>
            <w:tcW w:w="0" w:type="auto"/>
          </w:tcPr>
          <w:p w14:paraId="7516CB56" w14:textId="77777777" w:rsidR="00374D1A" w:rsidRDefault="00374D1A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374D1A" w:rsidRDefault="00374D1A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374D1A" w:rsidRDefault="00374D1A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374D1A" w:rsidRDefault="00374D1A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374D1A" w:rsidRDefault="00374D1A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374D1A" w:rsidRDefault="00374D1A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  <w:tc>
          <w:tcPr>
            <w:tcW w:w="0" w:type="auto"/>
          </w:tcPr>
          <w:p w14:paraId="28DD5885" w14:textId="7196735D" w:rsidR="00374D1A" w:rsidRDefault="00374D1A" w:rsidP="00365009">
            <w:pPr>
              <w:rPr>
                <w:lang w:val="en-US"/>
              </w:rPr>
            </w:pPr>
            <w:r>
              <w:rPr>
                <w:lang w:val="en-US"/>
              </w:rPr>
              <w:t>Crystallization conditions</w:t>
            </w:r>
          </w:p>
        </w:tc>
      </w:tr>
      <w:tr w:rsidR="00374D1A" w14:paraId="09C22672" w14:textId="4E99C134" w:rsidTr="00374D1A">
        <w:tc>
          <w:tcPr>
            <w:tcW w:w="0" w:type="auto"/>
          </w:tcPr>
          <w:p w14:paraId="54880E13" w14:textId="76D6EF21" w:rsidR="00374D1A" w:rsidRDefault="00374D1A" w:rsidP="00C1453A">
            <w:pPr>
              <w:rPr>
                <w:lang w:val="en-US"/>
              </w:rPr>
            </w:pPr>
            <w:r w:rsidRPr="00CB1EE2">
              <w:t>SCCHRN</w:t>
            </w:r>
          </w:p>
        </w:tc>
        <w:tc>
          <w:tcPr>
            <w:tcW w:w="0" w:type="auto"/>
          </w:tcPr>
          <w:p w14:paraId="0290D82F" w14:textId="2EA0C976" w:rsidR="00374D1A" w:rsidRDefault="00374D1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0" w:type="auto"/>
            <w:vAlign w:val="bottom"/>
          </w:tcPr>
          <w:p w14:paraId="768D7291" w14:textId="721EA2D8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2</w:t>
            </w:r>
          </w:p>
        </w:tc>
        <w:tc>
          <w:tcPr>
            <w:tcW w:w="0" w:type="auto"/>
          </w:tcPr>
          <w:p w14:paraId="1260C821" w14:textId="4D50E3D1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5160D4F7" w14:textId="3FC4F13F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68</w:t>
            </w:r>
          </w:p>
        </w:tc>
        <w:tc>
          <w:tcPr>
            <w:tcW w:w="0" w:type="auto"/>
          </w:tcPr>
          <w:p w14:paraId="3727F56C" w14:textId="5B986E1E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x-coordinate of O3 is incorrect</w:t>
            </w:r>
          </w:p>
        </w:tc>
        <w:tc>
          <w:tcPr>
            <w:tcW w:w="0" w:type="auto"/>
          </w:tcPr>
          <w:p w14:paraId="7B95CE64" w14:textId="7FB6BFDA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ethanol</w:t>
            </w:r>
            <w:r w:rsidR="00317889">
              <w:rPr>
                <w:rFonts w:ascii="Calibri" w:hAnsi="Calibri" w:cs="Calibri"/>
                <w:color w:val="000000"/>
              </w:rPr>
              <w:fldChar w:fldCharType="begin"/>
            </w:r>
            <w:r w:rsidR="00317889">
              <w:rPr>
                <w:rFonts w:ascii="Calibri" w:hAnsi="Calibri" w:cs="Calibri"/>
                <w:color w:val="000000"/>
              </w:rPr>
              <w:instrText xml:space="preserve"> ADDIN EN.CITE &lt;EndNote&gt;&lt;Cite&gt;&lt;Author&gt;Bart&lt;/Author&gt;&lt;Year&gt;1968&lt;/Year&gt;&lt;IDText&gt;The crystal and molecular structure of saccharin (o-sulphobenzoic imide)&lt;/IDText&gt;&lt;DisplayText&gt;&lt;style face="superscript"&gt;1&lt;/style&gt;&lt;/DisplayText&gt;&lt;record&gt;&lt;urls&gt;&lt;related-urls&gt;&lt;url&gt;http://dx.doi.org/10.1039/J29680000376&lt;/url&gt;&lt;/related-urls&gt;&lt;/urls&gt;&lt;isbn&gt;0045-6470&lt;/isbn&gt;&lt;work-type&gt;10.1039/J29680000376&lt;/work-type&gt;&lt;titles&gt;&lt;title&gt;The crystal and molecular structure of saccharin (o-sulphobenzoic imide)&lt;/title&gt;&lt;secondary-title&gt;Journal of the Chemical Society B: Physical Organic&lt;/secondary-title&gt;&lt;/titles&gt;&lt;pages&gt;376-382&lt;/pages&gt;&lt;number&gt;0&lt;/number&gt;&lt;contributors&gt;&lt;authors&gt;&lt;author&gt;Bart, J. C. J.&lt;/author&gt;&lt;/authors&gt;&lt;/contributors&gt;&lt;added-date format="utc"&gt;1720517537&lt;/added-date&gt;&lt;ref-type name="Journal Article"&gt;17&lt;/ref-type&gt;&lt;dates&gt;&lt;year&gt;1968&lt;/year&gt;&lt;/dates&gt;&lt;rec-number&gt;10127&lt;/rec-number&gt;&lt;publisher&gt;The Royal Society of Chemistry&lt;/publisher&gt;&lt;last-updated-date format="utc"&gt;1720517537&lt;/last-updated-date&gt;&lt;electronic-resource-num&gt;10.1039/J29680000376&lt;/electronic-resource-num&gt;&lt;/record&gt;&lt;/Cite&gt;&lt;/EndNote&gt;</w:instrText>
            </w:r>
            <w:r w:rsidR="00317889">
              <w:rPr>
                <w:rFonts w:ascii="Calibri" w:hAnsi="Calibri" w:cs="Calibri"/>
                <w:color w:val="000000"/>
              </w:rPr>
              <w:fldChar w:fldCharType="separate"/>
            </w:r>
            <w:r w:rsidR="00317889" w:rsidRPr="00317889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 w:rsidR="00317889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74D1A" w14:paraId="1228351F" w14:textId="3D1BBEC0" w:rsidTr="00374D1A">
        <w:tc>
          <w:tcPr>
            <w:tcW w:w="0" w:type="auto"/>
          </w:tcPr>
          <w:p w14:paraId="78498CB3" w14:textId="695D9319" w:rsidR="00374D1A" w:rsidRDefault="00374D1A" w:rsidP="00C1453A">
            <w:pPr>
              <w:rPr>
                <w:lang w:val="en-US"/>
              </w:rPr>
            </w:pPr>
            <w:r w:rsidRPr="00CB1EE2">
              <w:t>SCCHRN01</w:t>
            </w:r>
          </w:p>
        </w:tc>
        <w:tc>
          <w:tcPr>
            <w:tcW w:w="0" w:type="auto"/>
          </w:tcPr>
          <w:p w14:paraId="38A7A315" w14:textId="45E1211D" w:rsidR="00374D1A" w:rsidRDefault="00374D1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0" w:type="auto"/>
            <w:vAlign w:val="bottom"/>
          </w:tcPr>
          <w:p w14:paraId="2D02B01C" w14:textId="7911A5F7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0</w:t>
            </w:r>
          </w:p>
        </w:tc>
        <w:tc>
          <w:tcPr>
            <w:tcW w:w="0" w:type="auto"/>
          </w:tcPr>
          <w:p w14:paraId="291ABADC" w14:textId="19D262A4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6FE357DB" w14:textId="1BE770E5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69</w:t>
            </w:r>
          </w:p>
        </w:tc>
        <w:tc>
          <w:tcPr>
            <w:tcW w:w="0" w:type="auto"/>
          </w:tcPr>
          <w:p w14:paraId="5BD7EC32" w14:textId="4CE3D613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y-coordinate of H1 is incorrect</w:t>
            </w:r>
          </w:p>
        </w:tc>
        <w:tc>
          <w:tcPr>
            <w:tcW w:w="0" w:type="auto"/>
          </w:tcPr>
          <w:p w14:paraId="6C719F4B" w14:textId="2099D290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btained from an ethyl alcohol solution</w:t>
            </w:r>
            <w:r w:rsidR="00317889">
              <w:rPr>
                <w:rFonts w:ascii="Calibri" w:hAnsi="Calibri" w:cs="Calibri"/>
                <w:color w:val="000000"/>
              </w:rPr>
              <w:fldChar w:fldCharType="begin"/>
            </w:r>
            <w:r w:rsidR="00317889">
              <w:rPr>
                <w:rFonts w:ascii="Calibri" w:hAnsi="Calibri" w:cs="Calibri"/>
                <w:color w:val="000000"/>
              </w:rPr>
              <w:instrText xml:space="preserve"> ADDIN EN.CITE &lt;EndNote&gt;&lt;Cite&gt;&lt;Author&gt;Okaya&lt;/Author&gt;&lt;Year&gt;1969&lt;/Year&gt;&lt;IDText&gt;The crystal strcuture of Saccharin, o-sulfobenzoimide, C6H4CN.NH.SO2, an artificial sweetening&lt;/IDText&gt;&lt;DisplayText&gt;&lt;style face="superscript"&gt;2&lt;/style&gt;&lt;/DisplayText&gt;&lt;record&gt;&lt;titles&gt;&lt;title&gt;The crystal strcuture of Saccharin, o-sulfobenzoimide, C6H4CN.NH.SO2, an artificial sweetening&lt;/title&gt;&lt;secondary-title&gt;Acta Crystallographica&lt;/secondary-title&gt;&lt;/titles&gt;&lt;pages&gt;2257-2263&lt;/pages&gt;&lt;number&gt;25&lt;/number&gt;&lt;contributors&gt;&lt;authors&gt;&lt;author&gt;Okaya, Y.&lt;/author&gt;&lt;/authors&gt;&lt;/contributors&gt;&lt;reprint-edition&gt;NOT IN FILE&lt;/reprint-edition&gt;&lt;added-date format="utc"&gt;1399986322&lt;/added-date&gt;&lt;pub-location&gt;Madison, MI, USA&lt;/pub-location&gt;&lt;ref-type name="Journal Article"&gt;17&lt;/ref-type&gt;&lt;dates&gt;&lt;year&gt;1969&lt;/year&gt;&lt;/dates&gt;&lt;rec-number&gt;105&lt;/rec-number&gt;&lt;publisher&gt;Brker AXS&lt;/publisher&gt;&lt;last-updated-date format="utc"&gt;1399986322&lt;/last-updated-date&gt;&lt;volume&gt;B&lt;/volume&gt;&lt;/record&gt;&lt;/Cite&gt;&lt;/EndNote&gt;</w:instrText>
            </w:r>
            <w:r w:rsidR="00317889">
              <w:rPr>
                <w:rFonts w:ascii="Calibri" w:hAnsi="Calibri" w:cs="Calibri"/>
                <w:color w:val="000000"/>
              </w:rPr>
              <w:fldChar w:fldCharType="separate"/>
            </w:r>
            <w:r w:rsidR="00317889" w:rsidRPr="00317889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 w:rsidR="00317889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74D1A" w14:paraId="650E684B" w14:textId="5DF8EE64" w:rsidTr="00374D1A">
        <w:tc>
          <w:tcPr>
            <w:tcW w:w="0" w:type="auto"/>
          </w:tcPr>
          <w:p w14:paraId="2B8AAD98" w14:textId="68C0391D" w:rsidR="00374D1A" w:rsidRDefault="00374D1A" w:rsidP="00C1453A">
            <w:pPr>
              <w:rPr>
                <w:lang w:val="en-US"/>
              </w:rPr>
            </w:pPr>
            <w:r w:rsidRPr="00CB1EE2">
              <w:t>SCCHRN02</w:t>
            </w:r>
          </w:p>
        </w:tc>
        <w:tc>
          <w:tcPr>
            <w:tcW w:w="0" w:type="auto"/>
          </w:tcPr>
          <w:p w14:paraId="02327711" w14:textId="315BF6BC" w:rsidR="00374D1A" w:rsidRDefault="00374D1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0" w:type="auto"/>
            <w:vAlign w:val="bottom"/>
          </w:tcPr>
          <w:p w14:paraId="18FF08B1" w14:textId="69DC466A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87</w:t>
            </w:r>
          </w:p>
        </w:tc>
        <w:tc>
          <w:tcPr>
            <w:tcW w:w="0" w:type="auto"/>
          </w:tcPr>
          <w:p w14:paraId="0DFAEED6" w14:textId="0719A49C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0</w:t>
            </w:r>
          </w:p>
        </w:tc>
        <w:tc>
          <w:tcPr>
            <w:tcW w:w="0" w:type="auto"/>
          </w:tcPr>
          <w:p w14:paraId="6027F6D3" w14:textId="2E39FE56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5</w:t>
            </w:r>
          </w:p>
        </w:tc>
        <w:tc>
          <w:tcPr>
            <w:tcW w:w="0" w:type="auto"/>
          </w:tcPr>
          <w:p w14:paraId="1067BA7D" w14:textId="77777777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0" w:type="auto"/>
          </w:tcPr>
          <w:p w14:paraId="31DE4CC5" w14:textId="28038F8F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rown from an ethanol solution</w:t>
            </w:r>
            <w:r w:rsidR="00317889">
              <w:rPr>
                <w:rFonts w:ascii="Calibri" w:hAnsi="Calibri" w:cs="Calibri"/>
                <w:color w:val="000000"/>
              </w:rPr>
              <w:fldChar w:fldCharType="begin"/>
            </w:r>
            <w:r w:rsidR="00317889">
              <w:rPr>
                <w:rFonts w:ascii="Calibri" w:hAnsi="Calibri" w:cs="Calibri"/>
                <w:color w:val="000000"/>
              </w:rPr>
              <w:instrText xml:space="preserve"> ADDIN EN.CITE &lt;EndNote&gt;&lt;Cite&gt;&lt;Author&gt;Wardell&lt;/Author&gt;&lt;Year&gt;2005&lt;/Year&gt;&lt;IDText&gt;Saccharin, redetermined at 120K: a threedimensional hydrogen-bonded framework&lt;/IDText&gt;&lt;DisplayText&gt;&lt;style face="superscript"&gt;3&lt;/style&gt;&lt;/DisplayText&gt;&lt;record&gt;&lt;urls&gt;&lt;related-urls&gt;&lt;/related-urls&gt;&lt;/urls&gt;&lt;titles&gt;&lt;title&gt;Saccharin, redetermined at 120K: a threedimensional hydrogen-bonded framework&lt;/title&gt;&lt;secondary-title&gt;Acta Crystallographica Section E-Structure Reports Online&lt;/secondary-title&gt;&lt;/titles&gt;&lt;pages&gt;O1944-O1946&lt;/pages&gt;&lt;contributors&gt;&lt;authors&gt;&lt;author&gt;Wardell, J. L.&lt;/author&gt;&lt;author&gt;Low, J. N.&lt;/author&gt;&lt;author&gt;Glidewell, C.&lt;/author&gt;&lt;/authors&gt;&lt;/contributors&gt;&lt;reprint-edition&gt;NOT IN FILE&lt;/reprint-edition&gt;&lt;added-date format="utc"&gt;1399987333&lt;/added-date&gt;&lt;ref-type name="Journal Article"&gt;17&lt;/ref-type&gt;&lt;dates&gt;&lt;year&gt;2005&lt;/year&gt;&lt;/dates&gt;&lt;rec-number&gt;5306&lt;/rec-number&gt;&lt;last-updated-date format="utc"&gt;1399987333&lt;/last-updated-date&gt;&lt;volume&gt;61&lt;/volume&gt;&lt;/record&gt;&lt;/Cite&gt;&lt;/EndNote&gt;</w:instrText>
            </w:r>
            <w:r w:rsidR="00317889">
              <w:rPr>
                <w:rFonts w:ascii="Calibri" w:hAnsi="Calibri" w:cs="Calibri"/>
                <w:color w:val="000000"/>
              </w:rPr>
              <w:fldChar w:fldCharType="separate"/>
            </w:r>
            <w:r w:rsidR="00317889" w:rsidRPr="00317889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 w:rsidR="00317889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74D1A" w14:paraId="6656CF8E" w14:textId="3833DE42" w:rsidTr="00374D1A">
        <w:tc>
          <w:tcPr>
            <w:tcW w:w="0" w:type="auto"/>
          </w:tcPr>
          <w:p w14:paraId="74C3EA06" w14:textId="30156509" w:rsidR="00374D1A" w:rsidRDefault="00374D1A" w:rsidP="00C1453A">
            <w:pPr>
              <w:rPr>
                <w:lang w:val="en-US"/>
              </w:rPr>
            </w:pPr>
            <w:r w:rsidRPr="00CB1EE2">
              <w:t>SCCHRN03</w:t>
            </w:r>
          </w:p>
        </w:tc>
        <w:tc>
          <w:tcPr>
            <w:tcW w:w="0" w:type="auto"/>
          </w:tcPr>
          <w:p w14:paraId="1AF5E4CA" w14:textId="3FD1E2D6" w:rsidR="00374D1A" w:rsidRDefault="00374D1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0" w:type="auto"/>
            <w:vAlign w:val="bottom"/>
          </w:tcPr>
          <w:p w14:paraId="2B398A26" w14:textId="443D75AA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08</w:t>
            </w:r>
          </w:p>
        </w:tc>
        <w:tc>
          <w:tcPr>
            <w:tcW w:w="0" w:type="auto"/>
          </w:tcPr>
          <w:p w14:paraId="6D9F4D06" w14:textId="64A25EAB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22933DB8" w14:textId="3D9ABA7C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1</w:t>
            </w:r>
          </w:p>
        </w:tc>
        <w:tc>
          <w:tcPr>
            <w:tcW w:w="0" w:type="auto"/>
          </w:tcPr>
          <w:p w14:paraId="59F62A0D" w14:textId="5331FE24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0" w:type="auto"/>
          </w:tcPr>
          <w:p w14:paraId="38E268C3" w14:textId="536B3AB9" w:rsidR="00374D1A" w:rsidRDefault="00925CFB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reported</w:t>
            </w:r>
            <w:r w:rsidR="00317889">
              <w:rPr>
                <w:rFonts w:ascii="Calibri" w:hAnsi="Calibri" w:cs="Calibri"/>
                <w:color w:val="000000"/>
              </w:rPr>
              <w:fldChar w:fldCharType="begin"/>
            </w:r>
            <w:r w:rsidR="00317889">
              <w:rPr>
                <w:rFonts w:ascii="Calibri" w:hAnsi="Calibri" w:cs="Calibri"/>
                <w:color w:val="000000"/>
              </w:rPr>
              <w:instrText xml:space="preserve"> ADDIN EN.CITE &lt;EndNote&gt;&lt;Cite&gt;&lt;Author&gt;Eccles&lt;/Author&gt;&lt;Year&gt;2011&lt;/Year&gt;&lt;IDText&gt;Evaluation of the Bruker SMART X2S: crystallography for the nonspecialist?&lt;/IDText&gt;&lt;DisplayText&gt;&lt;style face="superscript"&gt;4&lt;/style&gt;&lt;/DisplayText&gt;&lt;record&gt;&lt;keywords&gt;&lt;keyword&gt;Bruker SMART X2S&lt;/keyword&gt;&lt;keyword&gt;instrumentation&lt;/keyword&gt;&lt;keyword&gt;automation&lt;/keyword&gt;&lt;/keywords&gt;&lt;urls&gt;&lt;related-urls&gt;&lt;url&gt;https://doi.org/10.1107/S0021889810042561&lt;/url&gt;&lt;/related-urls&gt;&lt;/urls&gt;&lt;isbn&gt;0021-8898&lt;/isbn&gt;&lt;titles&gt;&lt;title&gt;Evaluation of the Bruker SMART X2S: crystallography for the nonspecialist?&lt;/title&gt;&lt;secondary-title&gt;Journal of Applied Crystallography&lt;/secondary-title&gt;&lt;/titles&gt;&lt;pages&gt;213-215&lt;/pages&gt;&lt;number&gt;1&lt;/number&gt;&lt;contributors&gt;&lt;authors&gt;&lt;author&gt;Eccles, Kevin S.,&lt;/author&gt;&lt;author&gt;Stokes, Stephen P.,&lt;/author&gt;&lt;author&gt;Daly, Carla A.,&lt;/author&gt;&lt;author&gt;Barry, Nicola M.,&lt;/author&gt;&lt;author&gt;McSweeney, Sharon P.,&lt;/author&gt;&lt;author&gt;O&amp;apos;Neill, Damian J.,&lt;/author&gt;&lt;author&gt;Kelly, Dawn M.,&lt;/author&gt;&lt;author&gt;Jennings, W. Brian,&lt;/author&gt;&lt;author&gt;Ni Dhubhghaill, O. M.,&lt;/author&gt;&lt;author&gt;Moynihan, Humphrey A.,&lt;/author&gt;&lt;author&gt;Maguire, Anita R.,&lt;/author&gt;&lt;author&gt;Lawrence, Simon E.,&lt;/author&gt;&lt;/authors&gt;&lt;/contributors&gt;&lt;added-date format="utc"&gt;1720517662&lt;/added-date&gt;&lt;ref-type name="Journal Article"&gt;17&lt;/ref-type&gt;&lt;dates&gt;&lt;year&gt;2011&lt;/year&gt;&lt;/dates&gt;&lt;rec-number&gt;10128&lt;/rec-number&gt;&lt;last-updated-date format="utc"&gt;1720517662&lt;/last-updated-date&gt;&lt;electronic-resource-num&gt;doi:10.1107/S0021889810042561&lt;/electronic-resource-num&gt;&lt;volume&gt;44&lt;/volume&gt;&lt;/record&gt;&lt;/Cite&gt;&lt;/EndNote&gt;</w:instrText>
            </w:r>
            <w:r w:rsidR="00317889">
              <w:rPr>
                <w:rFonts w:ascii="Calibri" w:hAnsi="Calibri" w:cs="Calibri"/>
                <w:color w:val="000000"/>
              </w:rPr>
              <w:fldChar w:fldCharType="separate"/>
            </w:r>
            <w:r w:rsidR="00317889" w:rsidRPr="00317889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317889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74D1A" w14:paraId="45FA6332" w14:textId="60D9D20F" w:rsidTr="00374D1A">
        <w:tc>
          <w:tcPr>
            <w:tcW w:w="0" w:type="auto"/>
          </w:tcPr>
          <w:p w14:paraId="2B6560F1" w14:textId="71F7FA0A" w:rsidR="00374D1A" w:rsidRDefault="00374D1A" w:rsidP="00C1453A">
            <w:pPr>
              <w:rPr>
                <w:lang w:val="en-US"/>
              </w:rPr>
            </w:pPr>
            <w:r w:rsidRPr="00CB1EE2">
              <w:t>SCCHRN04</w:t>
            </w:r>
          </w:p>
        </w:tc>
        <w:tc>
          <w:tcPr>
            <w:tcW w:w="0" w:type="auto"/>
          </w:tcPr>
          <w:p w14:paraId="6B44B5AB" w14:textId="51404AB7" w:rsidR="00374D1A" w:rsidRDefault="00374D1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0" w:type="auto"/>
            <w:vAlign w:val="bottom"/>
          </w:tcPr>
          <w:p w14:paraId="105D1E18" w14:textId="57D80D02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86</w:t>
            </w:r>
          </w:p>
        </w:tc>
        <w:tc>
          <w:tcPr>
            <w:tcW w:w="0" w:type="auto"/>
          </w:tcPr>
          <w:p w14:paraId="1D306745" w14:textId="11919ACA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4FE4ECE9" w14:textId="2609A6AC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1</w:t>
            </w:r>
          </w:p>
        </w:tc>
        <w:tc>
          <w:tcPr>
            <w:tcW w:w="0" w:type="auto"/>
          </w:tcPr>
          <w:p w14:paraId="5A2158CE" w14:textId="51475135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rrect structure solution</w:t>
            </w:r>
          </w:p>
        </w:tc>
        <w:tc>
          <w:tcPr>
            <w:tcW w:w="0" w:type="auto"/>
          </w:tcPr>
          <w:p w14:paraId="1F5C85C2" w14:textId="3539A7FB" w:rsidR="00374D1A" w:rsidRDefault="00925CFB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reported</w:t>
            </w:r>
            <w:r w:rsidR="00317889">
              <w:rPr>
                <w:rFonts w:ascii="Calibri" w:hAnsi="Calibri" w:cs="Calibri"/>
                <w:color w:val="000000"/>
              </w:rPr>
              <w:fldChar w:fldCharType="begin"/>
            </w:r>
            <w:r w:rsidR="00317889">
              <w:rPr>
                <w:rFonts w:ascii="Calibri" w:hAnsi="Calibri" w:cs="Calibri"/>
                <w:color w:val="000000"/>
              </w:rPr>
              <w:instrText xml:space="preserve"> ADDIN EN.CITE &lt;EndNote&gt;&lt;Cite&gt;&lt;Author&gt;Eccles&lt;/Author&gt;&lt;Year&gt;2011&lt;/Year&gt;&lt;IDText&gt;Evaluation of the Bruker SMART X2S: crystallography for the nonspecialist?&lt;/IDText&gt;&lt;DisplayText&gt;&lt;style face="superscript"&gt;4&lt;/style&gt;&lt;/DisplayText&gt;&lt;record&gt;&lt;keywords&gt;&lt;keyword&gt;Bruker SMART X2S&lt;/keyword&gt;&lt;keyword&gt;instrumentation&lt;/keyword&gt;&lt;keyword&gt;automation&lt;/keyword&gt;&lt;/keywords&gt;&lt;urls&gt;&lt;related-urls&gt;&lt;url&gt;https://doi.org/10.1107/S0021889810042561&lt;/url&gt;&lt;/related-urls&gt;&lt;/urls&gt;&lt;isbn&gt;0021-8898&lt;/isbn&gt;&lt;titles&gt;&lt;title&gt;Evaluation of the Bruker SMART X2S: crystallography for the nonspecialist?&lt;/title&gt;&lt;secondary-title&gt;Journal of Applied Crystallography&lt;/secondary-title&gt;&lt;/titles&gt;&lt;pages&gt;213-215&lt;/pages&gt;&lt;number&gt;1&lt;/number&gt;&lt;contributors&gt;&lt;authors&gt;&lt;author&gt;Eccles, Kevin S.,&lt;/author&gt;&lt;author&gt;Stokes, Stephen P.,&lt;/author&gt;&lt;author&gt;Daly, Carla A.,&lt;/author&gt;&lt;author&gt;Barry, Nicola M.,&lt;/author&gt;&lt;author&gt;McSweeney, Sharon P.,&lt;/author&gt;&lt;author&gt;O&amp;apos;Neill, Damian J.,&lt;/author&gt;&lt;author&gt;Kelly, Dawn M.,&lt;/author&gt;&lt;author&gt;Jennings, W. Brian,&lt;/author&gt;&lt;author&gt;Ni Dhubhghaill, O. M.,&lt;/author&gt;&lt;author&gt;Moynihan, Humphrey A.,&lt;/author&gt;&lt;author&gt;Maguire, Anita R.,&lt;/author&gt;&lt;author&gt;Lawrence, Simon E.,&lt;/author&gt;&lt;/authors&gt;&lt;/contributors&gt;&lt;added-date format="utc"&gt;1720517662&lt;/added-date&gt;&lt;ref-type name="Journal Article"&gt;17&lt;/ref-type&gt;&lt;dates&gt;&lt;year&gt;2011&lt;/year&gt;&lt;/dates&gt;&lt;rec-number&gt;10128&lt;/rec-number&gt;&lt;last-updated-date format="utc"&gt;1720517662&lt;/last-updated-date&gt;&lt;electronic-resource-num&gt;doi:10.1107/S0021889810042561&lt;/electronic-resource-num&gt;&lt;volume&gt;44&lt;/volume&gt;&lt;/record&gt;&lt;/Cite&gt;&lt;/EndNote&gt;</w:instrText>
            </w:r>
            <w:r w:rsidR="00317889">
              <w:rPr>
                <w:rFonts w:ascii="Calibri" w:hAnsi="Calibri" w:cs="Calibri"/>
                <w:color w:val="000000"/>
              </w:rPr>
              <w:fldChar w:fldCharType="separate"/>
            </w:r>
            <w:r w:rsidR="00317889" w:rsidRPr="00317889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317889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74D1A" w14:paraId="6F9D58DF" w14:textId="3B842411" w:rsidTr="00374D1A">
        <w:tc>
          <w:tcPr>
            <w:tcW w:w="0" w:type="auto"/>
          </w:tcPr>
          <w:p w14:paraId="1BF6064D" w14:textId="2A7F3CB4" w:rsidR="00374D1A" w:rsidRDefault="00374D1A" w:rsidP="00C1453A">
            <w:pPr>
              <w:rPr>
                <w:lang w:val="en-US"/>
              </w:rPr>
            </w:pPr>
            <w:r w:rsidRPr="00CB1EE2">
              <w:t>SCCHRN05</w:t>
            </w:r>
          </w:p>
        </w:tc>
        <w:tc>
          <w:tcPr>
            <w:tcW w:w="0" w:type="auto"/>
          </w:tcPr>
          <w:p w14:paraId="485C83F3" w14:textId="6E488048" w:rsidR="00374D1A" w:rsidRDefault="00374D1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0" w:type="auto"/>
            <w:vAlign w:val="bottom"/>
          </w:tcPr>
          <w:p w14:paraId="203EE229" w14:textId="4FAFA2B6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93</w:t>
            </w:r>
          </w:p>
        </w:tc>
        <w:tc>
          <w:tcPr>
            <w:tcW w:w="0" w:type="auto"/>
          </w:tcPr>
          <w:p w14:paraId="2777136A" w14:textId="0A73F46D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1E309F27" w14:textId="43B3A7FA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1</w:t>
            </w:r>
          </w:p>
        </w:tc>
        <w:tc>
          <w:tcPr>
            <w:tcW w:w="0" w:type="auto"/>
          </w:tcPr>
          <w:p w14:paraId="4A56663F" w14:textId="6EEE5A8F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correct structure solution (undergraduate demonstration)</w:t>
            </w:r>
          </w:p>
        </w:tc>
        <w:tc>
          <w:tcPr>
            <w:tcW w:w="0" w:type="auto"/>
          </w:tcPr>
          <w:p w14:paraId="576869AE" w14:textId="7FEE0DDD" w:rsidR="00374D1A" w:rsidRDefault="00925CFB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reported</w:t>
            </w:r>
            <w:r w:rsidR="00317889">
              <w:rPr>
                <w:rFonts w:ascii="Calibri" w:hAnsi="Calibri" w:cs="Calibri"/>
                <w:color w:val="000000"/>
              </w:rPr>
              <w:fldChar w:fldCharType="begin"/>
            </w:r>
            <w:r w:rsidR="00317889">
              <w:rPr>
                <w:rFonts w:ascii="Calibri" w:hAnsi="Calibri" w:cs="Calibri"/>
                <w:color w:val="000000"/>
              </w:rPr>
              <w:instrText xml:space="preserve"> ADDIN EN.CITE &lt;EndNote&gt;&lt;Cite&gt;&lt;Author&gt;Eccles&lt;/Author&gt;&lt;Year&gt;2011&lt;/Year&gt;&lt;IDText&gt;Evaluation of the Bruker SMART X2S: crystallography for the nonspecialist?&lt;/IDText&gt;&lt;DisplayText&gt;&lt;style face="superscript"&gt;4&lt;/style&gt;&lt;/DisplayText&gt;&lt;record&gt;&lt;keywords&gt;&lt;keyword&gt;Bruker SMART X2S&lt;/keyword&gt;&lt;keyword&gt;instrumentation&lt;/keyword&gt;&lt;keyword&gt;automation&lt;/keyword&gt;&lt;/keywords&gt;&lt;urls&gt;&lt;related-urls&gt;&lt;url&gt;https://doi.org/10.1107/S0021889810042561&lt;/url&gt;&lt;/related-urls&gt;&lt;/urls&gt;&lt;isbn&gt;0021-8898&lt;/isbn&gt;&lt;titles&gt;&lt;title&gt;Evaluation of the Bruker SMART X2S: crystallography for the nonspecialist?&lt;/title&gt;&lt;secondary-title&gt;Journal of Applied Crystallography&lt;/secondary-title&gt;&lt;/titles&gt;&lt;pages&gt;213-215&lt;/pages&gt;&lt;number&gt;1&lt;/number&gt;&lt;contributors&gt;&lt;authors&gt;&lt;author&gt;Eccles, Kevin S.,&lt;/author&gt;&lt;author&gt;Stokes, Stephen P.,&lt;/author&gt;&lt;author&gt;Daly, Carla A.,&lt;/author&gt;&lt;author&gt;Barry, Nicola M.,&lt;/author&gt;&lt;author&gt;McSweeney, Sharon P.,&lt;/author&gt;&lt;author&gt;O&amp;apos;Neill, Damian J.,&lt;/author&gt;&lt;author&gt;Kelly, Dawn M.,&lt;/author&gt;&lt;author&gt;Jennings, W. Brian,&lt;/author&gt;&lt;author&gt;Ni Dhubhghaill, O. M.,&lt;/author&gt;&lt;author&gt;Moynihan, Humphrey A.,&lt;/author&gt;&lt;author&gt;Maguire, Anita R.,&lt;/author&gt;&lt;author&gt;Lawrence, Simon E.,&lt;/author&gt;&lt;/authors&gt;&lt;/contributors&gt;&lt;added-date format="utc"&gt;1720517662&lt;/added-date&gt;&lt;ref-type name="Journal Article"&gt;17&lt;/ref-type&gt;&lt;dates&gt;&lt;year&gt;2011&lt;/year&gt;&lt;/dates&gt;&lt;rec-number&gt;10128&lt;/rec-number&gt;&lt;last-updated-date format="utc"&gt;1720517662&lt;/last-updated-date&gt;&lt;electronic-resource-num&gt;doi:10.1107/S0021889810042561&lt;/electronic-resource-num&gt;&lt;volume&gt;44&lt;/volume&gt;&lt;/record&gt;&lt;/Cite&gt;&lt;/EndNote&gt;</w:instrText>
            </w:r>
            <w:r w:rsidR="00317889">
              <w:rPr>
                <w:rFonts w:ascii="Calibri" w:hAnsi="Calibri" w:cs="Calibri"/>
                <w:color w:val="000000"/>
              </w:rPr>
              <w:fldChar w:fldCharType="separate"/>
            </w:r>
            <w:r w:rsidR="00317889" w:rsidRPr="00317889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317889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374D1A" w14:paraId="6C447D4D" w14:textId="5BAB1951" w:rsidTr="00374D1A">
        <w:tc>
          <w:tcPr>
            <w:tcW w:w="0" w:type="auto"/>
          </w:tcPr>
          <w:p w14:paraId="41E042A1" w14:textId="6E6E4184" w:rsidR="00374D1A" w:rsidRDefault="00374D1A" w:rsidP="00C1453A">
            <w:pPr>
              <w:rPr>
                <w:lang w:val="en-US"/>
              </w:rPr>
            </w:pPr>
            <w:r w:rsidRPr="00CB1EE2">
              <w:lastRenderedPageBreak/>
              <w:t>SCCHRN06</w:t>
            </w:r>
          </w:p>
        </w:tc>
        <w:tc>
          <w:tcPr>
            <w:tcW w:w="0" w:type="auto"/>
          </w:tcPr>
          <w:p w14:paraId="5368FD51" w14:textId="16D44C6F" w:rsidR="00374D1A" w:rsidRDefault="00374D1A" w:rsidP="00C1453A">
            <w:pPr>
              <w:rPr>
                <w:lang w:val="en-US"/>
              </w:rPr>
            </w:pPr>
            <w:r w:rsidRPr="00CB1EE2">
              <w:t>P21/c</w:t>
            </w:r>
          </w:p>
        </w:tc>
        <w:tc>
          <w:tcPr>
            <w:tcW w:w="0" w:type="auto"/>
            <w:vAlign w:val="bottom"/>
          </w:tcPr>
          <w:p w14:paraId="7DCAFCAA" w14:textId="073130DB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1</w:t>
            </w:r>
          </w:p>
        </w:tc>
        <w:tc>
          <w:tcPr>
            <w:tcW w:w="0" w:type="auto"/>
          </w:tcPr>
          <w:p w14:paraId="6F4C09B4" w14:textId="5203AF89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20</w:t>
            </w:r>
          </w:p>
        </w:tc>
        <w:tc>
          <w:tcPr>
            <w:tcW w:w="0" w:type="auto"/>
          </w:tcPr>
          <w:p w14:paraId="531D39A6" w14:textId="35CAA02F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23396781" w14:textId="5A875DF8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</w:t>
            </w:r>
          </w:p>
        </w:tc>
        <w:tc>
          <w:tcPr>
            <w:tcW w:w="0" w:type="auto"/>
          </w:tcPr>
          <w:p w14:paraId="4DF721D9" w14:textId="484EF0EA" w:rsidR="00374D1A" w:rsidRDefault="00925CFB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reported</w:t>
            </w:r>
          </w:p>
        </w:tc>
      </w:tr>
      <w:tr w:rsidR="00374D1A" w14:paraId="5BF1D738" w14:textId="1CDA717A" w:rsidTr="00374D1A">
        <w:tc>
          <w:tcPr>
            <w:tcW w:w="0" w:type="auto"/>
          </w:tcPr>
          <w:p w14:paraId="7973A937" w14:textId="67DA7355" w:rsidR="00374D1A" w:rsidRPr="00CB1EE2" w:rsidRDefault="00374D1A" w:rsidP="00C1453A">
            <w:r w:rsidRPr="00CB1EE2">
              <w:t>SCCHRN07</w:t>
            </w:r>
          </w:p>
        </w:tc>
        <w:tc>
          <w:tcPr>
            <w:tcW w:w="0" w:type="auto"/>
          </w:tcPr>
          <w:p w14:paraId="652F9638" w14:textId="4287649D" w:rsidR="00374D1A" w:rsidRPr="00CB1EE2" w:rsidRDefault="00374D1A" w:rsidP="00C1453A">
            <w:r w:rsidRPr="00CB1EE2">
              <w:t>P21/c</w:t>
            </w:r>
          </w:p>
        </w:tc>
        <w:tc>
          <w:tcPr>
            <w:tcW w:w="0" w:type="auto"/>
            <w:vAlign w:val="bottom"/>
          </w:tcPr>
          <w:p w14:paraId="6DA2CA44" w14:textId="301BC5F5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21</w:t>
            </w:r>
          </w:p>
        </w:tc>
        <w:tc>
          <w:tcPr>
            <w:tcW w:w="0" w:type="auto"/>
          </w:tcPr>
          <w:p w14:paraId="1936906F" w14:textId="06E307FB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0</w:t>
            </w:r>
          </w:p>
        </w:tc>
        <w:tc>
          <w:tcPr>
            <w:tcW w:w="0" w:type="auto"/>
          </w:tcPr>
          <w:p w14:paraId="5D4FC45F" w14:textId="22727189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6</w:t>
            </w:r>
          </w:p>
        </w:tc>
        <w:tc>
          <w:tcPr>
            <w:tcW w:w="0" w:type="auto"/>
          </w:tcPr>
          <w:p w14:paraId="582D4661" w14:textId="77777777" w:rsidR="00374D1A" w:rsidRDefault="00374D1A" w:rsidP="00C1453A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0" w:type="auto"/>
          </w:tcPr>
          <w:p w14:paraId="03402187" w14:textId="69D074B6" w:rsidR="00374D1A" w:rsidRDefault="00925CFB" w:rsidP="00C1453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acetone</w:t>
            </w:r>
            <w:r w:rsidR="00317889">
              <w:rPr>
                <w:rFonts w:ascii="Calibri" w:hAnsi="Calibri" w:cs="Calibri"/>
                <w:color w:val="000000"/>
              </w:rPr>
              <w:fldChar w:fldCharType="begin"/>
            </w:r>
            <w:r w:rsidR="00317889">
              <w:rPr>
                <w:rFonts w:ascii="Calibri" w:hAnsi="Calibri" w:cs="Calibri"/>
                <w:color w:val="000000"/>
              </w:rPr>
              <w:instrText xml:space="preserve"> ADDIN EN.CITE &lt;EndNote&gt;&lt;Cite&gt;&lt;Author&gt;Du&lt;/Author&gt;&lt;Year&gt;2016&lt;/Year&gt;&lt;IDText&gt;An analysis of the experimental and theoretical charge density distributions of the piroxicam–saccharin co-crystal and its constituents&lt;/IDText&gt;&lt;DisplayText&gt;&lt;style face="superscript"&gt;5&lt;/style&gt;&lt;/DisplayText&gt;&lt;record&gt;&lt;urls&gt;&lt;related-urls&gt;&lt;url&gt;http://dx.doi.org/10.1039/C6RA10411H&lt;/url&gt;&lt;/related-urls&gt;&lt;/urls&gt;&lt;work-type&gt;10.1039/C6RA10411H&lt;/work-type&gt;&lt;titles&gt;&lt;title&gt;An analysis of the experimental and theoretical charge density distributions of the piroxicam–saccharin co-crystal and its constituents&lt;/title&gt;&lt;secondary-title&gt;RSC Advances&lt;/secondary-title&gt;&lt;/titles&gt;&lt;pages&gt;81578-81590&lt;/pages&gt;&lt;number&gt;85&lt;/number&gt;&lt;contributors&gt;&lt;authors&gt;&lt;author&gt;Du, Jonathan J.&lt;/author&gt;&lt;author&gt;Váradi, Linda&lt;/author&gt;&lt;author&gt;Williams, Peter A.&lt;/author&gt;&lt;author&gt;Groundwater, Paul W.&lt;/author&gt;&lt;author&gt;Overgaard, Jacob&lt;/author&gt;&lt;author&gt;Platts, James A.&lt;/author&gt;&lt;author&gt;Hibbs, David E.&lt;/author&gt;&lt;/authors&gt;&lt;/contributors&gt;&lt;added-date format="utc"&gt;1720517733&lt;/added-date&gt;&lt;ref-type name="Journal Article"&gt;17&lt;/ref-type&gt;&lt;dates&gt;&lt;year&gt;2016&lt;/year&gt;&lt;/dates&gt;&lt;rec-number&gt;10129&lt;/rec-number&gt;&lt;publisher&gt;The Royal Society of Chemistry&lt;/publisher&gt;&lt;last-updated-date format="utc"&gt;1720517733&lt;/last-updated-date&gt;&lt;electronic-resource-num&gt;10.1039/C6RA10411H&lt;/electronic-resource-num&gt;&lt;volume&gt;6&lt;/volume&gt;&lt;/record&gt;&lt;/Cite&gt;&lt;/EndNote&gt;</w:instrText>
            </w:r>
            <w:r w:rsidR="00317889">
              <w:rPr>
                <w:rFonts w:ascii="Calibri" w:hAnsi="Calibri" w:cs="Calibri"/>
                <w:color w:val="000000"/>
              </w:rPr>
              <w:fldChar w:fldCharType="separate"/>
            </w:r>
            <w:r w:rsidR="00317889" w:rsidRPr="00317889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 w:rsidR="00317889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23AA7EE6" w14:textId="317916CE" w:rsidR="005825DC" w:rsidRPr="005B5AC6" w:rsidRDefault="00094CBE" w:rsidP="005B5AC6">
      <w:r>
        <w:t>Make this table include whether polymorphs are solution-grown, sublimation grown, templated or otherwise.  Add references.</w:t>
      </w:r>
    </w:p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0FCB50" w14:textId="77777777" w:rsidR="00317889" w:rsidRDefault="00317889" w:rsidP="00094CBE">
      <w:pPr>
        <w:rPr>
          <w:lang w:val="en-US"/>
        </w:rPr>
      </w:pPr>
    </w:p>
    <w:p w14:paraId="2E74803E" w14:textId="77777777" w:rsidR="00317889" w:rsidRDefault="00317889" w:rsidP="00094CBE">
      <w:pPr>
        <w:rPr>
          <w:lang w:val="en-US"/>
        </w:rPr>
      </w:pPr>
    </w:p>
    <w:p w14:paraId="0D114361" w14:textId="77777777" w:rsidR="00317889" w:rsidRPr="00317889" w:rsidRDefault="00317889" w:rsidP="0031788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17889">
        <w:t>1.</w:t>
      </w:r>
      <w:r w:rsidRPr="00317889">
        <w:tab/>
        <w:t xml:space="preserve">J. C. J. Bart, </w:t>
      </w:r>
      <w:r w:rsidRPr="00317889">
        <w:rPr>
          <w:i/>
        </w:rPr>
        <w:t>Journal of the Chemical Society B: Physical Organic</w:t>
      </w:r>
      <w:r w:rsidRPr="00317889">
        <w:t>, 1968, 376-382.</w:t>
      </w:r>
    </w:p>
    <w:p w14:paraId="7FF642C0" w14:textId="77777777" w:rsidR="00317889" w:rsidRPr="00D76C73" w:rsidRDefault="00317889" w:rsidP="00317889">
      <w:pPr>
        <w:pStyle w:val="EndNoteBibliography"/>
        <w:spacing w:after="0"/>
        <w:ind w:left="720" w:hanging="720"/>
        <w:rPr>
          <w:lang w:val="es-ES"/>
        </w:rPr>
      </w:pPr>
      <w:r w:rsidRPr="00D76C73">
        <w:rPr>
          <w:lang w:val="es-ES"/>
        </w:rPr>
        <w:t>2.</w:t>
      </w:r>
      <w:r w:rsidRPr="00D76C73">
        <w:rPr>
          <w:lang w:val="es-ES"/>
        </w:rPr>
        <w:tab/>
        <w:t xml:space="preserve">Y. Okaya, </w:t>
      </w:r>
      <w:r w:rsidRPr="00D76C73">
        <w:rPr>
          <w:i/>
          <w:lang w:val="es-ES"/>
        </w:rPr>
        <w:t>Acta Crystallographica</w:t>
      </w:r>
      <w:r w:rsidRPr="00D76C73">
        <w:rPr>
          <w:lang w:val="es-ES"/>
        </w:rPr>
        <w:t xml:space="preserve">, 1969, </w:t>
      </w:r>
      <w:r w:rsidRPr="00D76C73">
        <w:rPr>
          <w:b/>
          <w:lang w:val="es-ES"/>
        </w:rPr>
        <w:t>B</w:t>
      </w:r>
      <w:r w:rsidRPr="00D76C73">
        <w:rPr>
          <w:lang w:val="es-ES"/>
        </w:rPr>
        <w:t>, 2257-2263.</w:t>
      </w:r>
    </w:p>
    <w:p w14:paraId="04B03021" w14:textId="77777777" w:rsidR="00317889" w:rsidRPr="00317889" w:rsidRDefault="00317889" w:rsidP="00317889">
      <w:pPr>
        <w:pStyle w:val="EndNoteBibliography"/>
        <w:spacing w:after="0"/>
        <w:ind w:left="720" w:hanging="720"/>
      </w:pPr>
      <w:r w:rsidRPr="00317889">
        <w:t>3.</w:t>
      </w:r>
      <w:r w:rsidRPr="00317889">
        <w:tab/>
        <w:t xml:space="preserve">J. L. Wardell, J. N. Low and C. Glidewell, </w:t>
      </w:r>
      <w:r w:rsidRPr="00317889">
        <w:rPr>
          <w:i/>
        </w:rPr>
        <w:t>Acta Crystallographica Section E-Structure Reports Online</w:t>
      </w:r>
      <w:r w:rsidRPr="00317889">
        <w:t xml:space="preserve">, 2005, </w:t>
      </w:r>
      <w:r w:rsidRPr="00317889">
        <w:rPr>
          <w:b/>
        </w:rPr>
        <w:t>61</w:t>
      </w:r>
      <w:r w:rsidRPr="00317889">
        <w:t>, O1944-O1946.</w:t>
      </w:r>
    </w:p>
    <w:p w14:paraId="3DB64955" w14:textId="77777777" w:rsidR="00317889" w:rsidRPr="00317889" w:rsidRDefault="00317889" w:rsidP="00317889">
      <w:pPr>
        <w:pStyle w:val="EndNoteBibliography"/>
        <w:spacing w:after="0"/>
        <w:ind w:left="720" w:hanging="720"/>
      </w:pPr>
      <w:r w:rsidRPr="00317889">
        <w:t>4.</w:t>
      </w:r>
      <w:r w:rsidRPr="00317889">
        <w:tab/>
        <w:t xml:space="preserve">K. S. Eccles, S. P. Stokes, C. A. Daly, N. M. Barry, S. P. McSweeney, D. J. O'Neill, D. M. Kelly, W. B. Jennings, O. M. Ni Dhubhghaill, H. A. Moynihan, A. R. Maguire and S. E. Lawrence, </w:t>
      </w:r>
      <w:r w:rsidRPr="00317889">
        <w:rPr>
          <w:i/>
        </w:rPr>
        <w:t>Journal of Applied Crystallography</w:t>
      </w:r>
      <w:r w:rsidRPr="00317889">
        <w:t xml:space="preserve">, 2011, </w:t>
      </w:r>
      <w:r w:rsidRPr="00317889">
        <w:rPr>
          <w:b/>
        </w:rPr>
        <w:t>44</w:t>
      </w:r>
      <w:r w:rsidRPr="00317889">
        <w:t>, 213-215.</w:t>
      </w:r>
    </w:p>
    <w:p w14:paraId="3EB953A5" w14:textId="77777777" w:rsidR="00317889" w:rsidRPr="00317889" w:rsidRDefault="00317889" w:rsidP="00317889">
      <w:pPr>
        <w:pStyle w:val="EndNoteBibliography"/>
        <w:ind w:left="720" w:hanging="720"/>
      </w:pPr>
      <w:r w:rsidRPr="00317889">
        <w:t>5.</w:t>
      </w:r>
      <w:r w:rsidRPr="00317889">
        <w:tab/>
        <w:t xml:space="preserve">J. J. Du, L. Váradi, P. A. Williams, P. W. Groundwater, J. Overgaard, J. A. Platts and D. E. Hibbs, </w:t>
      </w:r>
      <w:r w:rsidRPr="00317889">
        <w:rPr>
          <w:i/>
        </w:rPr>
        <w:t>RSC Advances</w:t>
      </w:r>
      <w:r w:rsidRPr="00317889">
        <w:t xml:space="preserve">, 2016, </w:t>
      </w:r>
      <w:r w:rsidRPr="00317889">
        <w:rPr>
          <w:b/>
        </w:rPr>
        <w:t>6</w:t>
      </w:r>
      <w:r w:rsidRPr="00317889">
        <w:t>, 81578-81590.</w:t>
      </w:r>
    </w:p>
    <w:p w14:paraId="75ECEA21" w14:textId="15281BA5" w:rsidR="00094CBE" w:rsidRPr="00094CBE" w:rsidRDefault="00317889" w:rsidP="00094CBE">
      <w:pPr>
        <w:rPr>
          <w:lang w:val="en-US"/>
        </w:rPr>
      </w:pPr>
      <w:r>
        <w:rPr>
          <w:lang w:val="en-US"/>
        </w:rPr>
        <w:fldChar w:fldCharType="end"/>
      </w:r>
    </w:p>
    <w:sectPr w:rsidR="00094CBE" w:rsidRPr="00094CBE" w:rsidSect="00091D4E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1D4E"/>
    <w:rsid w:val="00094CBE"/>
    <w:rsid w:val="000D7232"/>
    <w:rsid w:val="00191924"/>
    <w:rsid w:val="001A3932"/>
    <w:rsid w:val="002D3ED5"/>
    <w:rsid w:val="00317889"/>
    <w:rsid w:val="003552A3"/>
    <w:rsid w:val="00374D1A"/>
    <w:rsid w:val="003C5B33"/>
    <w:rsid w:val="0049209E"/>
    <w:rsid w:val="00501FB9"/>
    <w:rsid w:val="005023C9"/>
    <w:rsid w:val="00577693"/>
    <w:rsid w:val="005825DC"/>
    <w:rsid w:val="005878AA"/>
    <w:rsid w:val="005A2716"/>
    <w:rsid w:val="005B5AC6"/>
    <w:rsid w:val="00634218"/>
    <w:rsid w:val="00696925"/>
    <w:rsid w:val="0069766E"/>
    <w:rsid w:val="006B315C"/>
    <w:rsid w:val="00925CFB"/>
    <w:rsid w:val="00937F43"/>
    <w:rsid w:val="00A82E93"/>
    <w:rsid w:val="00B21E4D"/>
    <w:rsid w:val="00C1453A"/>
    <w:rsid w:val="00D05024"/>
    <w:rsid w:val="00D4221C"/>
    <w:rsid w:val="00D62081"/>
    <w:rsid w:val="00D72C06"/>
    <w:rsid w:val="00D76C73"/>
    <w:rsid w:val="00E40068"/>
    <w:rsid w:val="00E87A5F"/>
    <w:rsid w:val="00EE37BC"/>
    <w:rsid w:val="00F17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1788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788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1788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1788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1392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3</Pages>
  <Words>1789</Words>
  <Characters>10203</Characters>
  <Application>Microsoft Office Word</Application>
  <DocSecurity>0</DocSecurity>
  <Lines>85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Price, Louise</cp:lastModifiedBy>
  <cp:revision>7</cp:revision>
  <dcterms:created xsi:type="dcterms:W3CDTF">2024-01-11T16:21:00Z</dcterms:created>
  <dcterms:modified xsi:type="dcterms:W3CDTF">2025-03-17T14:26:00Z</dcterms:modified>
</cp:coreProperties>
</file>